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CBE9A" w14:textId="77777777" w:rsidR="008F3782" w:rsidRDefault="008F3782" w:rsidP="0026391A">
      <w:pPr>
        <w:pStyle w:val="ICCENormalText1stparagraph"/>
        <w:ind w:leftChars="100" w:left="240"/>
      </w:pPr>
    </w:p>
    <w:p w14:paraId="7808F428" w14:textId="77777777" w:rsidR="008F3782" w:rsidRPr="001D3312" w:rsidRDefault="00FD259C">
      <w:pPr>
        <w:pStyle w:val="ICCEPaperTitle"/>
      </w:pPr>
      <w:r w:rsidRPr="001D3312">
        <w:t xml:space="preserve">A Framework for Assessment Design in the Era of Generative AI: The </w:t>
      </w:r>
      <w:r w:rsidR="00B14460" w:rsidRPr="001D3312">
        <w:t>C</w:t>
      </w:r>
      <w:r w:rsidRPr="001D3312">
        <w:t xml:space="preserve">ase of </w:t>
      </w:r>
      <w:r w:rsidR="00B14460" w:rsidRPr="001D3312">
        <w:t>T</w:t>
      </w:r>
      <w:r w:rsidRPr="001D3312">
        <w:t>ake-</w:t>
      </w:r>
      <w:r w:rsidR="00B14460" w:rsidRPr="001D3312">
        <w:t>H</w:t>
      </w:r>
      <w:r w:rsidRPr="001D3312">
        <w:t xml:space="preserve">ome </w:t>
      </w:r>
      <w:r w:rsidR="00B14460" w:rsidRPr="001D3312">
        <w:t>A</w:t>
      </w:r>
      <w:r w:rsidRPr="001D3312">
        <w:t xml:space="preserve">ssignment in </w:t>
      </w:r>
      <w:r w:rsidR="00B14460" w:rsidRPr="001D3312">
        <w:t>S</w:t>
      </w:r>
      <w:r w:rsidRPr="001D3312">
        <w:t xml:space="preserve">oftware-related </w:t>
      </w:r>
      <w:r w:rsidR="00AE22D5" w:rsidRPr="001D3312">
        <w:t>Courses</w:t>
      </w:r>
    </w:p>
    <w:p w14:paraId="0A8B970C" w14:textId="77777777" w:rsidR="008F3782" w:rsidRPr="00761F01" w:rsidRDefault="008F3782">
      <w:pPr>
        <w:pStyle w:val="ICCENormalText1stparagraph"/>
      </w:pPr>
    </w:p>
    <w:p w14:paraId="282E6C38" w14:textId="77777777" w:rsidR="008F3782" w:rsidRPr="0097314A" w:rsidRDefault="00FD259C">
      <w:pPr>
        <w:pStyle w:val="ICCEAuthorList"/>
        <w:rPr>
          <w:sz w:val="22"/>
        </w:rPr>
      </w:pPr>
      <w:r>
        <w:rPr>
          <w:sz w:val="22"/>
        </w:rPr>
        <w:t>new Lyza F</w:t>
      </w:r>
      <w:r w:rsidR="004129AE">
        <w:rPr>
          <w:sz w:val="22"/>
        </w:rPr>
        <w:t>ELIPE</w:t>
      </w:r>
      <w:r w:rsidR="00F83CAC">
        <w:rPr>
          <w:sz w:val="22"/>
          <w:vertAlign w:val="superscript"/>
        </w:rPr>
        <w:t>a*</w:t>
      </w:r>
      <w:r w:rsidR="008F3782" w:rsidRPr="00761F01">
        <w:rPr>
          <w:sz w:val="22"/>
        </w:rPr>
        <w:t xml:space="preserve">, </w:t>
      </w:r>
      <w:r w:rsidR="00AE6D97">
        <w:rPr>
          <w:sz w:val="22"/>
        </w:rPr>
        <w:t xml:space="preserve">Quang </w:t>
      </w:r>
      <w:r w:rsidR="009D5AC1">
        <w:rPr>
          <w:sz w:val="22"/>
        </w:rPr>
        <w:t xml:space="preserve">Ngoc </w:t>
      </w:r>
      <w:r w:rsidR="00AE6D97">
        <w:rPr>
          <w:sz w:val="22"/>
        </w:rPr>
        <w:t>T</w:t>
      </w:r>
      <w:r w:rsidR="004129AE">
        <w:rPr>
          <w:sz w:val="22"/>
        </w:rPr>
        <w:t>RAN</w:t>
      </w:r>
      <w:r w:rsidR="008F3782" w:rsidRPr="00761F01">
        <w:rPr>
          <w:sz w:val="22"/>
          <w:vertAlign w:val="superscript"/>
        </w:rPr>
        <w:t>b</w:t>
      </w:r>
      <w:r w:rsidR="00AE6D97">
        <w:rPr>
          <w:sz w:val="22"/>
        </w:rPr>
        <w:t xml:space="preserve">, Thanh </w:t>
      </w:r>
      <w:r w:rsidR="004129AE">
        <w:rPr>
          <w:sz w:val="22"/>
        </w:rPr>
        <w:t xml:space="preserve">Chi </w:t>
      </w:r>
      <w:r w:rsidR="00AE6D97">
        <w:rPr>
          <w:sz w:val="22"/>
        </w:rPr>
        <w:t>P</w:t>
      </w:r>
      <w:r w:rsidR="004129AE">
        <w:rPr>
          <w:sz w:val="22"/>
        </w:rPr>
        <w:t>HAM</w:t>
      </w:r>
      <w:r w:rsidR="00AE6D97">
        <w:rPr>
          <w:sz w:val="22"/>
          <w:vertAlign w:val="superscript"/>
        </w:rPr>
        <w:t>c</w:t>
      </w:r>
      <w:r w:rsidR="0097314A">
        <w:rPr>
          <w:sz w:val="22"/>
        </w:rPr>
        <w:t xml:space="preserve">, </w:t>
      </w:r>
      <w:r w:rsidR="00AE6D97">
        <w:rPr>
          <w:sz w:val="22"/>
        </w:rPr>
        <w:t xml:space="preserve">Thanh Ngoc </w:t>
      </w:r>
      <w:r w:rsidR="0097314A">
        <w:rPr>
          <w:sz w:val="22"/>
        </w:rPr>
        <w:t>N</w:t>
      </w:r>
      <w:r w:rsidR="004129AE">
        <w:rPr>
          <w:sz w:val="22"/>
        </w:rPr>
        <w:t>GUYEN</w:t>
      </w:r>
      <w:r w:rsidR="00F83CAC">
        <w:rPr>
          <w:sz w:val="22"/>
          <w:vertAlign w:val="superscript"/>
        </w:rPr>
        <w:t>d</w:t>
      </w:r>
      <w:r w:rsidR="0097314A">
        <w:rPr>
          <w:sz w:val="22"/>
          <w:vertAlign w:val="superscript"/>
        </w:rPr>
        <w:t xml:space="preserve"> </w:t>
      </w:r>
      <w:r w:rsidR="0097314A">
        <w:rPr>
          <w:sz w:val="22"/>
        </w:rPr>
        <w:t xml:space="preserve">&amp; Linh </w:t>
      </w:r>
      <w:r w:rsidR="004129AE">
        <w:rPr>
          <w:sz w:val="22"/>
        </w:rPr>
        <w:t xml:space="preserve">Duc </w:t>
      </w:r>
      <w:r w:rsidR="0097314A">
        <w:rPr>
          <w:sz w:val="22"/>
        </w:rPr>
        <w:t>T</w:t>
      </w:r>
      <w:r w:rsidR="004129AE">
        <w:rPr>
          <w:sz w:val="22"/>
        </w:rPr>
        <w:t>RAN</w:t>
      </w:r>
      <w:r w:rsidR="00F83CAC">
        <w:rPr>
          <w:sz w:val="22"/>
          <w:vertAlign w:val="superscript"/>
        </w:rPr>
        <w:t>e</w:t>
      </w:r>
    </w:p>
    <w:p w14:paraId="17FA776A" w14:textId="77777777" w:rsidR="008F3782" w:rsidRPr="00761F01" w:rsidRDefault="008F3782">
      <w:pPr>
        <w:pStyle w:val="ICCEAffiliations"/>
        <w:rPr>
          <w:i/>
          <w:sz w:val="22"/>
        </w:rPr>
      </w:pPr>
      <w:r w:rsidRPr="00761F01">
        <w:rPr>
          <w:sz w:val="22"/>
          <w:vertAlign w:val="superscript"/>
        </w:rPr>
        <w:t>a</w:t>
      </w:r>
      <w:r w:rsidR="00855AF7">
        <w:rPr>
          <w:sz w:val="22"/>
          <w:vertAlign w:val="superscript"/>
        </w:rPr>
        <w:t>,b,c</w:t>
      </w:r>
      <w:r w:rsidR="0097314A">
        <w:rPr>
          <w:sz w:val="22"/>
          <w:vertAlign w:val="superscript"/>
        </w:rPr>
        <w:t>,d</w:t>
      </w:r>
      <w:r w:rsidR="00F83CAC">
        <w:rPr>
          <w:sz w:val="22"/>
          <w:vertAlign w:val="superscript"/>
        </w:rPr>
        <w:t>,e</w:t>
      </w:r>
      <w:r w:rsidR="00F83CAC">
        <w:rPr>
          <w:i/>
          <w:sz w:val="22"/>
        </w:rPr>
        <w:t>School of Science, Engineering &amp; Technology, RMIT</w:t>
      </w:r>
      <w:r w:rsidR="00FD259C">
        <w:rPr>
          <w:i/>
          <w:sz w:val="22"/>
        </w:rPr>
        <w:t xml:space="preserve"> University, Vietnam</w:t>
      </w:r>
    </w:p>
    <w:p w14:paraId="7EC3D387" w14:textId="77777777" w:rsidR="008F3782" w:rsidRPr="00761F01" w:rsidRDefault="008F3782">
      <w:pPr>
        <w:pStyle w:val="ICCEAffiliations"/>
        <w:rPr>
          <w:sz w:val="22"/>
        </w:rPr>
      </w:pPr>
      <w:r w:rsidRPr="00761F01">
        <w:rPr>
          <w:sz w:val="22"/>
        </w:rPr>
        <w:t>*</w:t>
      </w:r>
      <w:r w:rsidR="00AE6D97">
        <w:rPr>
          <w:sz w:val="22"/>
        </w:rPr>
        <w:t>anna.f</w:t>
      </w:r>
      <w:r w:rsidR="004B3DDF">
        <w:rPr>
          <w:sz w:val="22"/>
        </w:rPr>
        <w:t>e</w:t>
      </w:r>
      <w:r w:rsidR="00AE6D97">
        <w:rPr>
          <w:sz w:val="22"/>
        </w:rPr>
        <w:t>lipe</w:t>
      </w:r>
      <w:r w:rsidRPr="00761F01">
        <w:rPr>
          <w:sz w:val="22"/>
        </w:rPr>
        <w:t>@</w:t>
      </w:r>
      <w:r w:rsidR="00AE6D97">
        <w:rPr>
          <w:sz w:val="22"/>
        </w:rPr>
        <w:t>rmit.edu.vn</w:t>
      </w:r>
    </w:p>
    <w:p w14:paraId="3996E0D3" w14:textId="77777777" w:rsidR="008F3782" w:rsidRPr="00776FAC" w:rsidRDefault="008F3782">
      <w:pPr>
        <w:pStyle w:val="ICCENormalText1stparagraph"/>
        <w:rPr>
          <w:lang w:val="vi-VN"/>
        </w:rPr>
      </w:pPr>
    </w:p>
    <w:p w14:paraId="6C3BBF03" w14:textId="77777777" w:rsidR="008F3782" w:rsidRPr="007F37F6" w:rsidRDefault="008F3782" w:rsidP="00ED1437">
      <w:pPr>
        <w:pStyle w:val="ICCEAbstract"/>
        <w:rPr>
          <w:color w:val="FF0000"/>
          <w:u w:val="single"/>
        </w:rPr>
      </w:pPr>
      <w:r>
        <w:rPr>
          <w:b/>
        </w:rPr>
        <w:t>Abstract:</w:t>
      </w:r>
      <w:r>
        <w:t xml:space="preserve"> </w:t>
      </w:r>
      <w:r w:rsidR="00FD259C" w:rsidRPr="00C15AFF">
        <w:rPr>
          <w:color w:val="FF0000"/>
          <w:u w:val="single"/>
        </w:rPr>
        <w:t xml:space="preserve">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w:t>
      </w:r>
      <w:r w:rsidR="004129AE" w:rsidRPr="00C15AFF">
        <w:rPr>
          <w:color w:val="FF0000"/>
          <w:u w:val="single"/>
        </w:rPr>
        <w:t>incorporating generative AI and</w:t>
      </w:r>
      <w:r w:rsidR="00FD259C" w:rsidRPr="00C15AFF">
        <w:rPr>
          <w:color w:val="FF0000"/>
          <w:u w:val="single"/>
        </w:rPr>
        <w:t xml:space="preserve">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w:t>
      </w:r>
      <w:r w:rsidR="00FD259C" w:rsidRPr="007F37F6">
        <w:rPr>
          <w:color w:val="FF0000"/>
          <w:u w:val="single"/>
        </w:rPr>
        <w:t xml:space="preserve"> misconduct</w:t>
      </w:r>
      <w:r w:rsidR="006A63C8" w:rsidRPr="007F37F6">
        <w:rPr>
          <w:color w:val="FF0000"/>
          <w:u w:val="single"/>
        </w:rPr>
        <w:t>.</w:t>
      </w:r>
    </w:p>
    <w:p w14:paraId="4B1BD76A" w14:textId="77777777" w:rsidR="008F3782" w:rsidRPr="00761F01" w:rsidRDefault="008F3782">
      <w:pPr>
        <w:pStyle w:val="ICCENormalText1stparagraph"/>
      </w:pPr>
    </w:p>
    <w:p w14:paraId="0623EB22" w14:textId="77777777" w:rsidR="008F3782" w:rsidRPr="00776FAC" w:rsidRDefault="008F3782" w:rsidP="00ED1437">
      <w:pPr>
        <w:pStyle w:val="ICCEKeywords"/>
      </w:pPr>
      <w:r>
        <w:rPr>
          <w:b/>
        </w:rPr>
        <w:t>Keywords:</w:t>
      </w:r>
      <w:r>
        <w:t xml:space="preserve"> </w:t>
      </w:r>
      <w:r w:rsidR="00FD259C">
        <w:t xml:space="preserve">AI Education, Bloom Taxonomy, </w:t>
      </w:r>
      <w:r w:rsidR="00384868">
        <w:t>Computing Education</w:t>
      </w:r>
      <w:r w:rsidR="00776FAC">
        <w:rPr>
          <w:lang w:val="vi-VN"/>
        </w:rPr>
        <w:t>, G</w:t>
      </w:r>
      <w:r w:rsidR="00776FAC">
        <w:t>enerative AI, Assessment Design</w:t>
      </w:r>
    </w:p>
    <w:p w14:paraId="2B0020DD" w14:textId="77777777" w:rsidR="4D81F36C" w:rsidRDefault="4D81F36C" w:rsidP="4D81F36C">
      <w:pPr>
        <w:pStyle w:val="ICCENormalText1stparagraph"/>
      </w:pPr>
    </w:p>
    <w:p w14:paraId="3EF989E3" w14:textId="77777777" w:rsidR="008F3782" w:rsidRPr="00761F01" w:rsidRDefault="008F3782">
      <w:pPr>
        <w:pStyle w:val="ICCENormalText1stparagraph"/>
      </w:pPr>
    </w:p>
    <w:p w14:paraId="062BADDF" w14:textId="6F2CC706" w:rsidR="00F6417D" w:rsidRPr="00E701F0" w:rsidRDefault="008F3782" w:rsidP="00D65354">
      <w:pPr>
        <w:pStyle w:val="ICCEHeading2"/>
      </w:pPr>
      <w:r w:rsidRPr="00E701F0">
        <w:t>Introduction</w:t>
      </w:r>
    </w:p>
    <w:p w14:paraId="54BA06C6" w14:textId="77777777" w:rsidR="00A170B0" w:rsidRPr="00F6417D" w:rsidRDefault="00A170B0" w:rsidP="00A170B0">
      <w:pPr>
        <w:pStyle w:val="ICCEHeading1"/>
        <w:ind w:left="865"/>
      </w:pPr>
    </w:p>
    <w:p w14:paraId="7FA2ADB2" w14:textId="620C0FB6" w:rsidR="00F6417D" w:rsidRPr="00E701F0" w:rsidRDefault="00F6417D" w:rsidP="006073C0">
      <w:pPr>
        <w:pStyle w:val="ICCENormal"/>
      </w:pPr>
      <w:r w:rsidRPr="00E701F0">
        <w:t>In recent year</w:t>
      </w:r>
      <w:r w:rsidR="00634F52">
        <w:t>s</w:t>
      </w:r>
      <w:r w:rsidRPr="00E701F0">
        <w:t>, the field of education has witnessed a significant shift toward the integration</w:t>
      </w:r>
      <w:r w:rsidR="00A170B0" w:rsidRPr="00E701F0">
        <w:t xml:space="preserve"> </w:t>
      </w:r>
      <w:r w:rsidRPr="00E701F0">
        <w:t xml:space="preserve">of technology, particularly in the assessment design </w:t>
      </w:r>
      <w:r w:rsidRPr="00E701F0">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E95E0D">
        <w:instrText xml:space="preserve"> ADDIN EN.CITE </w:instrText>
      </w:r>
      <w:r w:rsidR="00E95E0D">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E95E0D">
        <w:instrText xml:space="preserve"> ADDIN EN.CITE.DATA </w:instrText>
      </w:r>
      <w:r w:rsidR="00E95E0D">
        <w:fldChar w:fldCharType="end"/>
      </w:r>
      <w:r w:rsidRPr="00E701F0">
        <w:fldChar w:fldCharType="separate"/>
      </w:r>
      <w:r w:rsidR="00E95E0D">
        <w:rPr>
          <w:noProof/>
        </w:rPr>
        <w:t>(Almond et al., 2002; Gorin, 2006; Van den Berg et al., 2006; Villarroel et al., 2018)</w:t>
      </w:r>
      <w:r w:rsidRPr="00E701F0">
        <w:fldChar w:fldCharType="end"/>
      </w:r>
      <w:r w:rsidRPr="00E701F0">
        <w:t xml:space="preserve">. One area where this integration has gained significant attention is the use of generative AI in assessment tasks </w:t>
      </w:r>
      <w:r w:rsidRPr="00E701F0">
        <w:fldChar w:fldCharType="begin"/>
      </w:r>
      <w:r w:rsidR="00E95E0D">
        <w:instrText xml:space="preserve"> ADDIN EN.CITE &lt;EndNote&gt;&lt;Cite&gt;&lt;Author&gt;Fergus&lt;/Author&gt;&lt;Year&gt;2023&lt;/Year&gt;&lt;RecNum&gt;5&lt;/RecNum&gt;&lt;DisplayText&gt;(Suzanne Fergus et al., 2023; Geerling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Cite&gt;&lt;Author&gt;Geerling&lt;/Author&gt;&lt;Year&gt;2023&lt;/Year&gt;&lt;RecNum&gt;6&lt;/RecNum&gt;&lt;record&gt;&lt;rec-number&gt;6&lt;/rec-number&gt;&lt;foreign-keys&gt;&lt;key app="EN" db-id="5psd5p52mrves4efraq5wfewdfw5v5p9seea" timestamp="1701861170"&gt;6&lt;/key&gt;&lt;/foreign-keys&gt;&lt;ref-type name="Journal Article"&gt;17&lt;/ref-type&gt;&lt;contributors&gt;&lt;authors&gt;&lt;author&gt;Geerling, Wayne&lt;/author&gt;&lt;author&gt;Mateer, G Dirk&lt;/author&gt;&lt;author&gt;Wooten, Jadrian&lt;/author&gt;&lt;author&gt;Damodaran, Nikhil&lt;/author&gt;&lt;/authors&gt;&lt;/contributors&gt;&lt;titles&gt;&lt;title&gt;ChatGPT has aced the test of understanding in college economics: Now what?&lt;/title&gt;&lt;secondary-title&gt;The American Economist&lt;/secondary-title&gt;&lt;/titles&gt;&lt;periodical&gt;&lt;full-title&gt;The American Economist&lt;/full-title&gt;&lt;/periodical&gt;&lt;pages&gt;05694345231169654&lt;/pages&gt;&lt;dates&gt;&lt;year&gt;2023&lt;/year&gt;&lt;/dates&gt;&lt;isbn&gt;0569-4345&lt;/isbn&gt;&lt;urls&gt;&lt;/urls&gt;&lt;/record&gt;&lt;/Cite&gt;&lt;/EndNote&gt;</w:instrText>
      </w:r>
      <w:r w:rsidRPr="00E701F0">
        <w:fldChar w:fldCharType="separate"/>
      </w:r>
      <w:r w:rsidR="00E95E0D">
        <w:rPr>
          <w:noProof/>
        </w:rPr>
        <w:t>(Suzanne Fergus et al., 2023; Geerling et al., 2023)</w:t>
      </w:r>
      <w:r w:rsidRPr="00E701F0">
        <w:fldChar w:fldCharType="end"/>
      </w:r>
      <w:r w:rsidRPr="00E701F0">
        <w:t>. Generative AI refers to computer algorithms that can generate new content or responses based on a set of input data</w:t>
      </w:r>
      <w:r w:rsidR="00E701F0" w:rsidRPr="00E701F0">
        <w:t xml:space="preserve"> </w:t>
      </w:r>
      <w:r w:rsidRPr="00E701F0">
        <w:fldChar w:fldCharType="begin"/>
      </w:r>
      <w:r w:rsidR="00E95E0D">
        <w:instrText xml:space="preserve"> ADDIN EN.CITE &lt;EndNote&gt;&lt;Cite&gt;&lt;Author&gt;Yeadon&lt;/Author&gt;&lt;Year&gt;2023&lt;/Year&gt;&lt;RecNum&gt;7&lt;/RecNum&gt;&lt;DisplayText&gt;(Will 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Yeadon&lt;/Author&gt;&lt;Year&gt;2023&lt;/Year&gt;&lt;RecNum&gt;7&lt;/RecNum&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EndNote&gt;</w:instrText>
      </w:r>
      <w:r w:rsidRPr="00E701F0">
        <w:fldChar w:fldCharType="separate"/>
      </w:r>
      <w:r w:rsidR="004129AE">
        <w:rPr>
          <w:noProof/>
        </w:rPr>
        <w:t>(Will Yeadon et al., 2023)</w:t>
      </w:r>
      <w:r w:rsidRPr="00E701F0">
        <w:fldChar w:fldCharType="end"/>
      </w:r>
      <w:r w:rsidRPr="00E701F0">
        <w:t xml:space="preserve">. The integration of generative AI in assessment tasks provides various benefits such as efficient grading, increased objectivity, and reduced bias in the assessment </w:t>
      </w:r>
      <w:r w:rsidRPr="00E701F0">
        <w:fldChar w:fldCharType="begin"/>
      </w:r>
      <w:r w:rsidR="00E95E0D">
        <w:instrText xml:space="preserve"> ADDIN EN.CITE &lt;EndNote&gt;&lt;Cite&gt;&lt;Author&gt;Benuyenah&lt;/Author&gt;&lt;Year&gt;2023&lt;/Year&gt;&lt;RecNum&gt;8&lt;/RecNum&gt;&lt;DisplayText&gt;(Benuyenah, 2023)&lt;/DisplayText&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Pr="00E701F0">
        <w:fldChar w:fldCharType="separate"/>
      </w:r>
      <w:r w:rsidR="00E95E0D">
        <w:rPr>
          <w:noProof/>
        </w:rPr>
        <w:t>(Benuyenah, 2023)</w:t>
      </w:r>
      <w:r w:rsidRPr="00E701F0">
        <w:fldChar w:fldCharType="end"/>
      </w:r>
      <w:r w:rsidRPr="00E701F0">
        <w:t xml:space="preserve">. However, the use of generative AI in assessment tasks poses several challenges, especially in the area of academic integrity </w:t>
      </w:r>
      <w:r w:rsidRPr="00E701F0">
        <w:fldChar w:fldCharType="begin"/>
      </w:r>
      <w:r w:rsidR="00E95E0D">
        <w:instrText xml:space="preserve"> ADDIN EN.CITE &lt;EndNote&gt;&lt;Cite&gt;&lt;Author&gt;Kooli&lt;/Author&gt;&lt;Year&gt;2023&lt;/Year&gt;&lt;RecNum&gt;9&lt;/RecNum&gt;&lt;DisplayText&gt;(Kooli, 2023)&lt;/DisplayText&gt;&lt;record&gt;&lt;rec-number&gt;9&lt;/rec-number&gt;&lt;foreign-keys&gt;&lt;key app="EN" db-id="5psd5p52mrves4efraq5wfewdfw5v5p9seea" timestamp="1701861170"&gt;9&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dates&gt;&lt;year&gt;2023&lt;/year&gt;&lt;/dates&gt;&lt;isbn&gt;2071-1050&lt;/isbn&gt;&lt;urls&gt;&lt;/urls&gt;&lt;/record&gt;&lt;/Cite&gt;&lt;/EndNote&gt;</w:instrText>
      </w:r>
      <w:r w:rsidRPr="00E701F0">
        <w:fldChar w:fldCharType="separate"/>
      </w:r>
      <w:r w:rsidR="00E95E0D">
        <w:rPr>
          <w:noProof/>
        </w:rPr>
        <w:t>(Kooli, 2023)</w:t>
      </w:r>
      <w:r w:rsidRPr="00E701F0">
        <w:fldChar w:fldCharType="end"/>
      </w:r>
      <w:r w:rsidRPr="00E701F0">
        <w:t>.</w:t>
      </w:r>
    </w:p>
    <w:p w14:paraId="1EEE88B7" w14:textId="4F46E6EB" w:rsidR="00F6417D" w:rsidRPr="00E701F0" w:rsidRDefault="00F6417D" w:rsidP="006073C0">
      <w:pPr>
        <w:pStyle w:val="ICCENormal"/>
      </w:pPr>
      <w:r w:rsidRPr="00E701F0">
        <w:t xml:space="preserve">Academic integrity is a critical aspect of education that ensures that students maintain high ethical standards in their academic work </w:t>
      </w:r>
      <w:r w:rsidRPr="00E701F0">
        <w:fldChar w:fldCharType="begin"/>
      </w:r>
      <w:r w:rsidR="00E95E0D">
        <w:instrText xml:space="preserve"> ADDIN EN.CITE &lt;EndNote&gt;&lt;Cite&gt;&lt;Author&gt;Emenike&lt;/Author&gt;&lt;Year&gt;2023&lt;/Year&gt;&lt;RecNum&gt;10&lt;/RecNum&gt;&lt;DisplayText&gt;(Emenike &amp;amp; Emenike, 2023; Suzanne Fergus et al., 2023)&lt;/DisplayText&gt;&lt;record&gt;&lt;rec-number&gt;10&lt;/rec-number&gt;&lt;foreign-keys&gt;&lt;key app="EN" db-id="5psd5p52mrves4efraq5wfewdfw5v5p9seea" timestamp="1701861170"&gt;10&lt;/key&gt;&lt;/foreign-keys&gt;&lt;ref-type name="Journal Article"&gt;17&lt;/ref-type&gt;&lt;contributors&gt;&lt;authors&gt;&lt;author&gt;Emenike, Mary E&lt;/author&gt;&lt;author&gt;Emenike, Bright U&lt;/author&gt;&lt;/authors&gt;&lt;/contributors&gt;&lt;titles&gt;&lt;title&gt;Was This Title Generated by ChatGPT? Considerations for Artificial Intelligence Text-Generation Software Programs for Chemists and Chemistry Educators&lt;/title&gt;&lt;secondary-title&gt;Journal of Chemical Education&lt;/secondary-title&gt;&lt;/titles&gt;&lt;periodical&gt;&lt;full-title&gt;Journal of Chemical Education&lt;/full-title&gt;&lt;/periodical&gt;&lt;pages&gt;1413-1418&lt;/pages&gt;&lt;volume&gt;100&lt;/volume&gt;&lt;number&gt;4&lt;/number&gt;&lt;dates&gt;&lt;year&gt;2023&lt;/year&gt;&lt;/dates&gt;&lt;isbn&gt;0021-9584&lt;/isbn&gt;&lt;urls&gt;&lt;/urls&gt;&lt;/record&gt;&lt;/Cite&gt;&lt;Cite&gt;&lt;Author&gt;Fergus&lt;/Author&gt;&lt;Year&gt;2023&lt;/Year&gt;&lt;RecNum&gt;5&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Emenike &amp; Emenike, 2023; Suzanne Fergus et al., 2023)</w:t>
      </w:r>
      <w:r w:rsidRPr="00E701F0">
        <w:fldChar w:fldCharType="end"/>
      </w:r>
      <w:r w:rsidRPr="00E701F0">
        <w:t xml:space="preserve">. Plagiarism, the act of presenting someone else's work as one's own, is a significant concern in academic integrity, as it undermines the credibility and reliability of assessment results </w:t>
      </w:r>
      <w:r w:rsidRPr="00E701F0">
        <w:fldChar w:fldCharType="begin"/>
      </w:r>
      <w:r w:rsidR="00E95E0D">
        <w:instrText xml:space="preserve"> ADDIN EN.CITE &lt;EndNote&gt;&lt;Cite&gt;&lt;Author&gt;Bretag&lt;/Author&gt;&lt;Year&gt;2019&lt;/Year&gt;&lt;RecNum&gt;11&lt;/RecNum&gt;&lt;DisplayText&gt;(Bretag et al., 2019)&lt;/DisplayText&gt;&lt;record&gt;&lt;rec-number&gt;11&lt;/rec-number&gt;&lt;foreign-keys&gt;&lt;key app="EN" db-id="5psd5p52mrves4efraq5wfewdfw5v5p9seea" timestamp="1701861170"&gt;11&lt;/key&gt;&lt;/foreign-keys&gt;&lt;ref-type name="Journal Article"&gt;17&lt;/ref-type&gt;&lt;contributors&gt;&lt;authors&gt;&lt;author&gt;Bretag, Tracey&lt;/author&gt;&lt;author&gt;Harper, Rowena&lt;/author&gt;&lt;author&gt;Burton, Michael&lt;/author&gt;&lt;author&gt;Ellis, Cath&lt;/author&gt;&lt;author&gt;Newton, Philip&lt;/author&gt;&lt;author&gt;Rozenberg, Pearl&lt;/author&gt;&lt;author&gt;Saddiqui, Sonia&lt;/author&gt;&lt;author&gt;van Haeringen, Karen&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pages&gt;1837-1856&lt;/pages&gt;&lt;volume&gt;44&lt;/volume&gt;&lt;number&gt;11&lt;/number&gt;&lt;dates&gt;&lt;year&gt;2019&lt;/year&gt;&lt;/dates&gt;&lt;isbn&gt;0307-5079&lt;/isbn&gt;&lt;urls&gt;&lt;/urls&gt;&lt;/record&gt;&lt;/Cite&gt;&lt;/EndNote&gt;</w:instrText>
      </w:r>
      <w:r w:rsidRPr="00E701F0">
        <w:fldChar w:fldCharType="separate"/>
      </w:r>
      <w:r w:rsidR="00E95E0D">
        <w:rPr>
          <w:noProof/>
        </w:rPr>
        <w:t>(Bretag et al., 2019)</w:t>
      </w:r>
      <w:r w:rsidRPr="00E701F0">
        <w:fldChar w:fldCharType="end"/>
      </w:r>
      <w:r w:rsidRPr="00E701F0">
        <w:t xml:space="preserve">. The use of generative AI in assessment design can facilitate plagiarism, as students can easily use AI-generated content to cheat on assignments </w:t>
      </w:r>
      <w:r w:rsidRPr="00E701F0">
        <w:fldChar w:fldCharType="begin"/>
      </w:r>
      <w:r w:rsidR="00E95E0D">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004129AE">
        <w:rPr>
          <w:noProof/>
        </w:rPr>
        <w:t>(Crawford et al., 2023)</w:t>
      </w:r>
      <w:r w:rsidRPr="00E701F0">
        <w:fldChar w:fldCharType="end"/>
      </w:r>
      <w:r w:rsidRPr="00E701F0">
        <w:t xml:space="preserve">. This issue poses a significant challenge to educators, who must ensure that assessment tasks are designed </w:t>
      </w:r>
      <w:r w:rsidR="004129AE">
        <w:t>to promote</w:t>
      </w:r>
      <w:r w:rsidRPr="00E701F0">
        <w:t xml:space="preserve"> academic integrity while also taking advantage of the benefits of the generative AI </w:t>
      </w:r>
      <w:r w:rsidRPr="00E701F0">
        <w:fldChar w:fldCharType="begin"/>
      </w:r>
      <w:r w:rsidR="00E95E0D">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Pr="00E701F0">
        <w:fldChar w:fldCharType="separate"/>
      </w:r>
      <w:r w:rsidRPr="00E701F0">
        <w:rPr>
          <w:noProof/>
        </w:rPr>
        <w:t>(Crawford et al., 2023)</w:t>
      </w:r>
      <w:r w:rsidRPr="00E701F0">
        <w:fldChar w:fldCharType="end"/>
      </w:r>
      <w:r w:rsidRPr="00E701F0">
        <w:t>.</w:t>
      </w:r>
    </w:p>
    <w:p w14:paraId="3FFFA27B" w14:textId="77777777" w:rsidR="00F6417D" w:rsidRPr="00E701F0" w:rsidRDefault="00F6417D" w:rsidP="006073C0">
      <w:pPr>
        <w:pStyle w:val="ICCENormal"/>
      </w:pPr>
    </w:p>
    <w:p w14:paraId="4D0925E5" w14:textId="5ADBC072" w:rsidR="00F6417D" w:rsidRPr="00E701F0" w:rsidRDefault="00F6417D" w:rsidP="006073C0">
      <w:pPr>
        <w:pStyle w:val="ICCENormal"/>
      </w:pPr>
      <w:r w:rsidRPr="00E701F0">
        <w:lastRenderedPageBreak/>
        <w:t xml:space="preserve">This paper addresses the challenges associated with the integration of generative AI in assessment design, specifically in the context of take-home assignments in software-related courses </w:t>
      </w:r>
      <w:r w:rsidRPr="00E701F0">
        <w:fldChar w:fldCharType="begin"/>
      </w:r>
      <w:r w:rsidR="00E95E0D">
        <w:instrText xml:space="preserve"> ADDIN EN.CITE &lt;EndNote&gt;&lt;Cite&gt;&lt;Author&gt;Gilson&lt;/Author&gt;&lt;Year&gt;2023&lt;/Year&gt;&lt;RecNum&gt;13&lt;/RecNum&gt;&lt;DisplayText&gt;(Gilson et al., 2023)&lt;/DisplayText&gt;&lt;record&gt;&lt;rec-number&gt;13&lt;/rec-number&gt;&lt;foreign-keys&gt;&lt;key app="EN" db-id="5psd5p52mrves4efraq5wfewdfw5v5p9seea" timestamp="1701861170"&gt;13&lt;/key&gt;&lt;/foreign-keys&gt;&lt;ref-type name="Journal Article"&gt;17&lt;/ref-type&gt;&lt;contributors&gt;&lt;authors&gt;&lt;author&gt;Gilson, Aidan&lt;/author&gt;&lt;author&gt;Safranek, Conrad W&lt;/author&gt;&lt;author&gt;Huang, Thomas&lt;/author&gt;&lt;author&gt;Socrates, Vimig&lt;/author&gt;&lt;author&gt;Chi, Ling&lt;/author&gt;&lt;author&gt;Taylor, Richard Andrew&lt;/author&gt;&lt;author&gt;Chartash, David&lt;/author&gt;&lt;/authors&gt;&lt;/contributors&gt;&lt;titles&gt;&lt;title&gt;How does CHATGPT perform on the United States Medical Licensing Examination? the implications of large language models for medical education and knowledge assessment&lt;/title&gt;&lt;secondary-title&gt;JMIR Medical Education&lt;/secondary-title&gt;&lt;/titles&gt;&lt;periodical&gt;&lt;full-title&gt;JMIR Medical Education&lt;/full-title&gt;&lt;/periodical&gt;&lt;pages&gt;e45312&lt;/pages&gt;&lt;volume&gt;9&lt;/volume&gt;&lt;number&gt;1&lt;/number&gt;&lt;dates&gt;&lt;year&gt;2023&lt;/year&gt;&lt;/dates&gt;&lt;urls&gt;&lt;/urls&gt;&lt;/record&gt;&lt;/Cite&gt;&lt;/EndNote&gt;</w:instrText>
      </w:r>
      <w:r w:rsidRPr="00E701F0">
        <w:fldChar w:fldCharType="separate"/>
      </w:r>
      <w:r w:rsidR="00E95E0D">
        <w:rPr>
          <w:noProof/>
        </w:rPr>
        <w:t>(Gilson et al., 2023)</w:t>
      </w:r>
      <w:r w:rsidRPr="00E701F0">
        <w:fldChar w:fldCharType="end"/>
      </w:r>
      <w:r w:rsidRPr="00E701F0">
        <w:t xml:space="preserve">. The researchers propose a framework that provides guidelines for designing assessment tasks that incorporate generative AI, while also promoting academic integrity </w:t>
      </w:r>
      <w:r w:rsidRPr="00E701F0">
        <w:fldChar w:fldCharType="begin"/>
      </w:r>
      <w:r w:rsidR="00E95E0D">
        <w:instrText xml:space="preserve"> ADDIN EN.CITE &lt;EndNote&gt;&lt;Cite&gt;&lt;Author&gt;Perkins&lt;/Author&gt;&lt;Year&gt;2023&lt;/Year&gt;&lt;RecNum&gt;14&lt;/RecNum&gt;&lt;DisplayText&gt;(Mike 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Pr="00E701F0">
        <w:fldChar w:fldCharType="separate"/>
      </w:r>
      <w:r w:rsidR="000F7629">
        <w:rPr>
          <w:noProof/>
        </w:rPr>
        <w:t>(Mike Perkins, 2023)</w:t>
      </w:r>
      <w:r w:rsidRPr="00E701F0">
        <w:fldChar w:fldCharType="end"/>
      </w:r>
      <w:r w:rsidRPr="00E701F0">
        <w:t xml:space="preserve">. The proposed framework offers a practical and flexible approach for educators seeking to integrate generative AI into their assessment design process </w:t>
      </w:r>
      <w:r w:rsidRPr="00E701F0">
        <w:fldChar w:fldCharType="begin"/>
      </w:r>
      <w:r w:rsidR="00E95E0D">
        <w:instrText xml:space="preserve"> ADDIN EN.CITE &lt;EndNote&gt;&lt;Cite&gt;&lt;Author&gt;Fergus&lt;/Author&gt;&lt;Year&gt;2023&lt;/Year&gt;&lt;RecNum&gt;5&lt;/RecNum&gt;&lt;DisplayText&gt;(Suzanne Fergus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Pr="00E701F0">
        <w:fldChar w:fldCharType="separate"/>
      </w:r>
      <w:r w:rsidR="0093058D">
        <w:rPr>
          <w:noProof/>
        </w:rPr>
        <w:t>(Suzanne Fergus et al., 2023)</w:t>
      </w:r>
      <w:r w:rsidRPr="00E701F0">
        <w:fldChar w:fldCharType="end"/>
      </w:r>
      <w:r w:rsidRPr="00E701F0">
        <w:t>.</w:t>
      </w:r>
    </w:p>
    <w:p w14:paraId="72FF9A87" w14:textId="77777777" w:rsidR="00F6417D" w:rsidRPr="00E701F0" w:rsidRDefault="00F6417D" w:rsidP="006073C0">
      <w:pPr>
        <w:pStyle w:val="ICCENormal"/>
      </w:pPr>
      <w:r w:rsidRPr="00E701F0">
        <w:t>The paper is organized as follows: Section 2 provides a brief overview of the related work in the area of generative AI and assessment design. Section 3 describes our research approach for designing take-home assignments that incorporate generative AI. Section 4 presents findings that demonstrate the application of the proposed framework in the context of software-related course</w:t>
      </w:r>
      <w:r w:rsidR="00620494">
        <w:t>s</w:t>
      </w:r>
      <w:r w:rsidRPr="00E701F0">
        <w:t>. Finally, Section 5 concludes the paper and provides directions for future research in the area of generative AI and assessment design.</w:t>
      </w:r>
    </w:p>
    <w:p w14:paraId="52D8332A" w14:textId="77777777" w:rsidR="00A170B0" w:rsidRDefault="00A170B0" w:rsidP="006073C0">
      <w:pPr>
        <w:pStyle w:val="ICCENormal"/>
      </w:pPr>
    </w:p>
    <w:p w14:paraId="4B2FB17E" w14:textId="77777777" w:rsidR="004A45DF" w:rsidRDefault="00A170B0" w:rsidP="00D65354">
      <w:pPr>
        <w:pStyle w:val="ICCEHeading2"/>
      </w:pPr>
      <w:r w:rsidRPr="00983F9E">
        <w:t>Related Research</w:t>
      </w:r>
    </w:p>
    <w:p w14:paraId="7FB90370" w14:textId="77777777" w:rsidR="004A45DF" w:rsidRDefault="004A45DF" w:rsidP="006073C0">
      <w:pPr>
        <w:pStyle w:val="ICCENormal"/>
      </w:pPr>
    </w:p>
    <w:p w14:paraId="77C5E9A1" w14:textId="77777777" w:rsidR="00F6417D" w:rsidRDefault="00F6417D" w:rsidP="00D65354">
      <w:pPr>
        <w:pStyle w:val="ICCEHeading3"/>
      </w:pPr>
      <w:r w:rsidRPr="00F6417D">
        <w:t>Bloom taxonomy</w:t>
      </w:r>
    </w:p>
    <w:p w14:paraId="7EA0AEC2" w14:textId="77777777" w:rsidR="004A45DF" w:rsidRDefault="004A45DF" w:rsidP="006073C0">
      <w:pPr>
        <w:pStyle w:val="ICCENormal"/>
      </w:pPr>
    </w:p>
    <w:p w14:paraId="755D509E" w14:textId="5EEACC0E" w:rsidR="00F6417D" w:rsidRPr="004A45DF" w:rsidRDefault="00F6417D" w:rsidP="006073C0">
      <w:pPr>
        <w:pStyle w:val="ICCENormal"/>
      </w:pPr>
      <w:r w:rsidRPr="004A45DF">
        <w:t>Bloom's Taxonomy is a well-known framework that has been used for several decades to describe the various levels of cognitive skills required for learning. Developed by Benjamin Bloom in the 1950s, the taxonomy identifies six levels of cognitive skills, which are arranged in a hierarchy, starting from the lowest level of recall or memory to the highest level of creation or synthesis. The six levels of Bloom's Taxonomy include: remembering, understanding, applying, analyzing, evaluating, and creating.</w:t>
      </w:r>
      <w:r w:rsidR="00776FAC" w:rsidRPr="004A45DF">
        <w:t xml:space="preserve"> </w:t>
      </w:r>
      <w:r w:rsidRPr="004A45DF">
        <w:t xml:space="preserve">The taxonomy has become a popular tool for educators worldwide to design learning objectives, the curriculum, and assessments that focus on developing students' cognitive </w:t>
      </w:r>
      <w:sdt>
        <w:sdtPr>
          <w:tag w:val="goog_rdk_0"/>
          <w:id w:val="-1653130551"/>
        </w:sdtPr>
        <w:sdtContent/>
      </w:sdt>
      <w:r w:rsidRPr="004A45DF">
        <w:t xml:space="preserve">skills </w:t>
      </w:r>
      <w:r w:rsidRPr="004A45DF">
        <w:fldChar w:fldCharType="begin"/>
      </w:r>
      <w:r w:rsidR="00E95E0D">
        <w:instrText xml:space="preserve"> ADDIN EN.CITE &lt;EndNote&gt;&lt;Cite&gt;&lt;Author&gt;Forehand&lt;/Author&gt;&lt;Year&gt;2010&lt;/Year&gt;&lt;RecNum&gt;15&lt;/RecNum&gt;&lt;DisplayText&gt;(Forehand, 2010)&lt;/DisplayText&gt;&lt;record&gt;&lt;rec-number&gt;15&lt;/rec-number&gt;&lt;foreign-keys&gt;&lt;key app="EN" db-id="5psd5p52mrves4efraq5wfewdfw5v5p9seea" timestamp="1701861170"&gt;15&lt;/key&gt;&lt;/foreign-keys&gt;&lt;ref-type name="Journal Article"&gt;17&lt;/ref-type&gt;&lt;contributors&gt;&lt;authors&gt;&lt;author&gt;Forehand, Mary&lt;/author&gt;&lt;/authors&gt;&lt;/contributors&gt;&lt;titles&gt;&lt;title&gt;Bloom’s taxonomy&lt;/title&gt;&lt;secondary-title&gt;Emerging perspectives on learning, teaching, and technology&lt;/secondary-title&gt;&lt;/titles&gt;&lt;periodical&gt;&lt;full-title&gt;Emerging perspectives on learning, teaching, and technology&lt;/full-title&gt;&lt;/periodical&gt;&lt;pages&gt;47-56&lt;/pages&gt;&lt;volume&gt;41&lt;/volume&gt;&lt;number&gt;4&lt;/number&gt;&lt;dates&gt;&lt;year&gt;2010&lt;/year&gt;&lt;/dates&gt;&lt;urls&gt;&lt;/urls&gt;&lt;/record&gt;&lt;/Cite&gt;&lt;/EndNote&gt;</w:instrText>
      </w:r>
      <w:r w:rsidRPr="004A45DF">
        <w:fldChar w:fldCharType="separate"/>
      </w:r>
      <w:r w:rsidRPr="004A45DF">
        <w:rPr>
          <w:noProof/>
        </w:rPr>
        <w:t>(Forehand, 2010)</w:t>
      </w:r>
      <w:r w:rsidRPr="004A45DF">
        <w:fldChar w:fldCharType="end"/>
      </w:r>
      <w:r w:rsidRPr="004A45DF">
        <w:t>. It has been widely used in various fields, including education, psychology, and business, to design effective instructional strategies that enhance learning outcomes.</w:t>
      </w:r>
    </w:p>
    <w:p w14:paraId="17EABF40" w14:textId="77777777" w:rsidR="00F6417D" w:rsidRPr="004A45DF" w:rsidRDefault="00F6417D" w:rsidP="006073C0">
      <w:pPr>
        <w:pStyle w:val="ICCENormal"/>
      </w:pPr>
      <w:r w:rsidRPr="004A45DF">
        <w:t>The framework has undergone several revisions over the years, with the most recent update released in 2001 by a team of educational psychologists led by Lorin Anderson. The revised taxonomy includes updated descriptions of each cognitive skill level, reflecting the current understanding of learning and teaching. Table 1 presents the comparison of generic questions of Bloom’s Taxonomy and Computer-Related Topics Questions of Bloom’s Taxonomy. Both share the same cognitive levels of Remembering, Understanding, Applying, Analyzing, Evaluating, and Creating. However, the content and context of the questions differ between the two sets. The questions in generic questions are general in nature and can be applied to a wide range of subjects or topics while computer-related topics questions focus on concepts, principles, and skills within the field of computer science and technology.</w:t>
      </w:r>
    </w:p>
    <w:p w14:paraId="23B7CBD9" w14:textId="77777777" w:rsidR="00F6417D" w:rsidRPr="00F6417D" w:rsidRDefault="00F6417D" w:rsidP="006073C0">
      <w:pPr>
        <w:pStyle w:val="ICCENormal"/>
        <w:rPr>
          <w:rFonts w:eastAsia="Times"/>
        </w:rPr>
      </w:pPr>
    </w:p>
    <w:p w14:paraId="5D141640" w14:textId="77777777" w:rsidR="00F6417D" w:rsidRDefault="00F6417D" w:rsidP="006073C0">
      <w:pPr>
        <w:pStyle w:val="ICCETableCaption"/>
      </w:pPr>
      <w:r w:rsidRPr="00983F9E">
        <w:t xml:space="preserve">Table </w:t>
      </w:r>
      <w:r>
        <w:fldChar w:fldCharType="begin"/>
      </w:r>
      <w:r>
        <w:instrText>SEQ Table \* ARABIC</w:instrText>
      </w:r>
      <w:r>
        <w:fldChar w:fldCharType="separate"/>
      </w:r>
      <w:r w:rsidRPr="00983F9E">
        <w:rPr>
          <w:noProof/>
        </w:rPr>
        <w:t>1</w:t>
      </w:r>
      <w:r>
        <w:fldChar w:fldCharType="end"/>
      </w:r>
      <w:r w:rsidRPr="00983F9E">
        <w:t>: Comparison of Generic Questions and Computer-Related Topics Questions</w:t>
      </w:r>
    </w:p>
    <w:tbl>
      <w:tblPr>
        <w:tblStyle w:val="LiBang"/>
        <w:tblW w:w="0" w:type="auto"/>
        <w:tblLook w:val="04A0" w:firstRow="1" w:lastRow="0" w:firstColumn="1" w:lastColumn="0" w:noHBand="0" w:noVBand="1"/>
      </w:tblPr>
      <w:tblGrid>
        <w:gridCol w:w="9019"/>
      </w:tblGrid>
      <w:tr w:rsidR="004129AE" w14:paraId="1EA0E1BF" w14:textId="77777777" w:rsidTr="004129AE">
        <w:tc>
          <w:tcPr>
            <w:tcW w:w="9019" w:type="dxa"/>
          </w:tcPr>
          <w:p w14:paraId="66A68DF5" w14:textId="77777777" w:rsidR="004129AE" w:rsidRDefault="004129AE" w:rsidP="006073C0">
            <w:pPr>
              <w:pStyle w:val="ICCETableContent"/>
            </w:pPr>
            <w:r>
              <w:t>Computer-related topics questions of Bloom Taxonomy</w:t>
            </w:r>
          </w:p>
        </w:tc>
      </w:tr>
      <w:tr w:rsidR="004129AE" w14:paraId="7B1B5E21" w14:textId="77777777" w:rsidTr="004129AE">
        <w:tc>
          <w:tcPr>
            <w:tcW w:w="9019" w:type="dxa"/>
          </w:tcPr>
          <w:p w14:paraId="1D012BE3" w14:textId="77777777" w:rsidR="004129AE" w:rsidRDefault="004129AE" w:rsidP="00A51C53">
            <w:pPr>
              <w:pStyle w:val="ICCETableContent"/>
              <w:numPr>
                <w:ilvl w:val="0"/>
                <w:numId w:val="6"/>
              </w:numPr>
            </w:pPr>
            <w:r>
              <w:t>Remembering:</w:t>
            </w:r>
          </w:p>
          <w:p w14:paraId="50FD7297" w14:textId="77777777" w:rsidR="006073C0" w:rsidRDefault="004129AE" w:rsidP="00A51C53">
            <w:pPr>
              <w:pStyle w:val="ICCETableContent"/>
              <w:numPr>
                <w:ilvl w:val="1"/>
                <w:numId w:val="6"/>
              </w:numPr>
            </w:pPr>
            <w:r>
              <w:t>What is the difference between a compiler and an interpreter?</w:t>
            </w:r>
          </w:p>
          <w:p w14:paraId="2621DD81" w14:textId="77777777" w:rsidR="006073C0" w:rsidRDefault="004129AE" w:rsidP="00A51C53">
            <w:pPr>
              <w:pStyle w:val="ICCETableContent"/>
              <w:numPr>
                <w:ilvl w:val="1"/>
                <w:numId w:val="6"/>
              </w:numPr>
            </w:pPr>
            <w:r>
              <w:t>What is the syntax for creating a new object in Java?</w:t>
            </w:r>
          </w:p>
          <w:p w14:paraId="7C3B5EBF" w14:textId="77777777" w:rsidR="004129AE" w:rsidRDefault="004129AE" w:rsidP="00A51C53">
            <w:pPr>
              <w:pStyle w:val="ICCETableContent"/>
              <w:numPr>
                <w:ilvl w:val="1"/>
                <w:numId w:val="6"/>
              </w:numPr>
            </w:pPr>
            <w:r>
              <w:t>What is the purpose of a firewall in network security?</w:t>
            </w:r>
          </w:p>
          <w:p w14:paraId="0CAED122" w14:textId="77777777" w:rsidR="004129AE" w:rsidRDefault="004129AE" w:rsidP="00A51C53">
            <w:pPr>
              <w:pStyle w:val="ICCETableContent"/>
              <w:numPr>
                <w:ilvl w:val="0"/>
                <w:numId w:val="6"/>
              </w:numPr>
            </w:pPr>
            <w:r>
              <w:t>Understanding:</w:t>
            </w:r>
          </w:p>
          <w:p w14:paraId="2999AFB0" w14:textId="77777777" w:rsidR="006073C0" w:rsidRDefault="004129AE" w:rsidP="00A51C53">
            <w:pPr>
              <w:pStyle w:val="ICCETableContent"/>
              <w:numPr>
                <w:ilvl w:val="1"/>
                <w:numId w:val="6"/>
              </w:numPr>
            </w:pPr>
            <w:r>
              <w:t>How do programming languages like Java and Python differ in their approach to memory management?</w:t>
            </w:r>
          </w:p>
          <w:p w14:paraId="07F5BE78" w14:textId="77777777" w:rsidR="006073C0" w:rsidRDefault="004129AE" w:rsidP="00A51C53">
            <w:pPr>
              <w:pStyle w:val="ICCETableContent"/>
              <w:numPr>
                <w:ilvl w:val="1"/>
                <w:numId w:val="6"/>
              </w:numPr>
            </w:pPr>
            <w:r>
              <w:t>What is the role of an operating system in managing computer resources?</w:t>
            </w:r>
          </w:p>
          <w:p w14:paraId="7998B8AA" w14:textId="77777777" w:rsidR="004129AE" w:rsidRDefault="004A45DF" w:rsidP="00A51C53">
            <w:pPr>
              <w:pStyle w:val="ICCETableContent"/>
              <w:numPr>
                <w:ilvl w:val="1"/>
                <w:numId w:val="6"/>
              </w:numPr>
            </w:pPr>
            <w:r>
              <w:t>How does the client-server model work in web development?</w:t>
            </w:r>
          </w:p>
          <w:p w14:paraId="72F13F00" w14:textId="77777777" w:rsidR="004A45DF" w:rsidRDefault="004A45DF" w:rsidP="00A51C53">
            <w:pPr>
              <w:pStyle w:val="ICCETableContent"/>
              <w:numPr>
                <w:ilvl w:val="0"/>
                <w:numId w:val="6"/>
              </w:numPr>
            </w:pPr>
            <w:r>
              <w:t>Applying:</w:t>
            </w:r>
          </w:p>
          <w:p w14:paraId="2C0ADCE9" w14:textId="77777777" w:rsidR="00D65354" w:rsidRDefault="004A45DF" w:rsidP="00A51C53">
            <w:pPr>
              <w:pStyle w:val="ICCETableContent"/>
              <w:numPr>
                <w:ilvl w:val="1"/>
                <w:numId w:val="6"/>
              </w:numPr>
            </w:pPr>
            <w:r>
              <w:lastRenderedPageBreak/>
              <w:t>Can you write a program in Python that takes user input and performs a specific task?</w:t>
            </w:r>
          </w:p>
          <w:p w14:paraId="37C99E80" w14:textId="77777777" w:rsidR="00D65354" w:rsidRDefault="004A45DF" w:rsidP="00A51C53">
            <w:pPr>
              <w:pStyle w:val="ICCETableContent"/>
              <w:numPr>
                <w:ilvl w:val="1"/>
                <w:numId w:val="6"/>
              </w:numPr>
            </w:pPr>
            <w:r>
              <w:t>How would you design a database schema to store information about users in a web application?</w:t>
            </w:r>
          </w:p>
          <w:p w14:paraId="4CD275C2" w14:textId="77777777" w:rsidR="004A45DF" w:rsidRDefault="004A45DF" w:rsidP="00A51C53">
            <w:pPr>
              <w:pStyle w:val="ICCETableContent"/>
              <w:numPr>
                <w:ilvl w:val="1"/>
                <w:numId w:val="6"/>
              </w:numPr>
            </w:pPr>
            <w:r>
              <w:t>Can you troubleshoot and solve a common networking issue?</w:t>
            </w:r>
          </w:p>
          <w:p w14:paraId="40FC6479" w14:textId="77777777" w:rsidR="004A45DF" w:rsidRDefault="004A45DF" w:rsidP="00A51C53">
            <w:pPr>
              <w:pStyle w:val="ICCETableContent"/>
              <w:numPr>
                <w:ilvl w:val="0"/>
                <w:numId w:val="6"/>
              </w:numPr>
            </w:pPr>
            <w:r>
              <w:t>Analyzing:</w:t>
            </w:r>
          </w:p>
          <w:p w14:paraId="2DA75D5C" w14:textId="77777777" w:rsidR="00D65354" w:rsidRDefault="004A45DF" w:rsidP="00A51C53">
            <w:pPr>
              <w:pStyle w:val="ICCETableContent"/>
              <w:numPr>
                <w:ilvl w:val="1"/>
                <w:numId w:val="6"/>
              </w:numPr>
            </w:pPr>
            <w:r>
              <w:t>How would you identify and fix a performance bottleneck in a software application?</w:t>
            </w:r>
          </w:p>
          <w:p w14:paraId="08B55F60" w14:textId="77777777" w:rsidR="00D65354" w:rsidRDefault="004A45DF" w:rsidP="00A51C53">
            <w:pPr>
              <w:pStyle w:val="ICCETableContent"/>
              <w:numPr>
                <w:ilvl w:val="1"/>
                <w:numId w:val="6"/>
              </w:numPr>
            </w:pPr>
            <w:r>
              <w:t>How would you analyze the security risks associated with a particular system or application?</w:t>
            </w:r>
          </w:p>
          <w:p w14:paraId="3118AE42" w14:textId="77777777" w:rsidR="004A45DF" w:rsidRDefault="004A45DF" w:rsidP="00A51C53">
            <w:pPr>
              <w:pStyle w:val="ICCETableContent"/>
              <w:numPr>
                <w:ilvl w:val="1"/>
                <w:numId w:val="6"/>
              </w:numPr>
            </w:pPr>
            <w:r>
              <w:t>Can you break down the steps involved in designing and implementing a complex algorithm?</w:t>
            </w:r>
          </w:p>
          <w:p w14:paraId="1AE1DF4A" w14:textId="77777777" w:rsidR="004A45DF" w:rsidRDefault="004A45DF" w:rsidP="00A51C53">
            <w:pPr>
              <w:pStyle w:val="ICCETableContent"/>
              <w:numPr>
                <w:ilvl w:val="0"/>
                <w:numId w:val="6"/>
              </w:numPr>
            </w:pPr>
            <w:r>
              <w:t>Evaluation:</w:t>
            </w:r>
          </w:p>
          <w:p w14:paraId="663FCE08" w14:textId="77777777" w:rsidR="00D65354" w:rsidRDefault="004A45DF" w:rsidP="00A51C53">
            <w:pPr>
              <w:pStyle w:val="ICCETableContent"/>
              <w:numPr>
                <w:ilvl w:val="1"/>
                <w:numId w:val="6"/>
              </w:numPr>
            </w:pPr>
            <w:r>
              <w:t>How would you assess the effectiveness of a particular software development methodology?</w:t>
            </w:r>
          </w:p>
          <w:p w14:paraId="38CFF2EE" w14:textId="77777777" w:rsidR="00D65354" w:rsidRDefault="004A45DF" w:rsidP="00A51C53">
            <w:pPr>
              <w:pStyle w:val="ICCETableContent"/>
              <w:numPr>
                <w:ilvl w:val="1"/>
                <w:numId w:val="6"/>
              </w:numPr>
            </w:pPr>
            <w:r>
              <w:t>Can you critique the design of a user interface and suggest improvement?</w:t>
            </w:r>
          </w:p>
          <w:p w14:paraId="1CA76F20" w14:textId="77777777" w:rsidR="004A45DF" w:rsidRDefault="004A45DF" w:rsidP="00A51C53">
            <w:pPr>
              <w:pStyle w:val="ICCETableContent"/>
              <w:numPr>
                <w:ilvl w:val="1"/>
                <w:numId w:val="6"/>
              </w:numPr>
            </w:pPr>
            <w:r>
              <w:t>How would you evaluate the ethical implications of using artificial intelligence in a particular application?</w:t>
            </w:r>
          </w:p>
          <w:p w14:paraId="5E5EF038" w14:textId="77777777" w:rsidR="004A45DF" w:rsidRDefault="004A45DF" w:rsidP="00A51C53">
            <w:pPr>
              <w:pStyle w:val="ICCETableContent"/>
              <w:numPr>
                <w:ilvl w:val="0"/>
                <w:numId w:val="6"/>
              </w:numPr>
            </w:pPr>
            <w:r>
              <w:t>Creating:</w:t>
            </w:r>
          </w:p>
          <w:p w14:paraId="7B328D20" w14:textId="77777777" w:rsidR="00D65354" w:rsidRDefault="004A45DF" w:rsidP="00A51C53">
            <w:pPr>
              <w:pStyle w:val="ICCETableContent"/>
              <w:numPr>
                <w:ilvl w:val="1"/>
                <w:numId w:val="6"/>
              </w:numPr>
            </w:pPr>
            <w:r>
              <w:t>Can you design and implement a new software application that solves a real-world problem?</w:t>
            </w:r>
          </w:p>
          <w:p w14:paraId="5D5CFD55" w14:textId="77777777" w:rsidR="00D65354" w:rsidRDefault="004A45DF" w:rsidP="00A51C53">
            <w:pPr>
              <w:pStyle w:val="ICCETableContent"/>
              <w:numPr>
                <w:ilvl w:val="1"/>
                <w:numId w:val="6"/>
              </w:numPr>
            </w:pPr>
            <w:r>
              <w:t>How would you develop a new feature or functionality for an existing software product?</w:t>
            </w:r>
          </w:p>
          <w:p w14:paraId="536F97B2" w14:textId="77777777" w:rsidR="004A45DF" w:rsidRPr="004129AE" w:rsidRDefault="004A45DF" w:rsidP="00A51C53">
            <w:pPr>
              <w:pStyle w:val="ICCETableContent"/>
              <w:numPr>
                <w:ilvl w:val="1"/>
                <w:numId w:val="6"/>
              </w:numPr>
            </w:pPr>
            <w:r>
              <w:t>Can you create a prototype of a new technology that has not yet been developed?</w:t>
            </w:r>
          </w:p>
        </w:tc>
      </w:tr>
    </w:tbl>
    <w:p w14:paraId="63F7095A" w14:textId="77777777" w:rsidR="00F6417D" w:rsidRPr="00F6417D" w:rsidRDefault="00F6417D" w:rsidP="006073C0">
      <w:pPr>
        <w:pStyle w:val="ICCENormal"/>
        <w:rPr>
          <w:rFonts w:eastAsia="Times"/>
        </w:rPr>
      </w:pPr>
    </w:p>
    <w:p w14:paraId="172EBB28" w14:textId="77777777" w:rsidR="00F6417D" w:rsidRDefault="00F6417D" w:rsidP="00D65354">
      <w:pPr>
        <w:pStyle w:val="ICCEHeading3"/>
      </w:pPr>
      <w:r w:rsidRPr="00983F9E">
        <w:t>Assessment design</w:t>
      </w:r>
    </w:p>
    <w:p w14:paraId="76CEB1DD" w14:textId="77777777" w:rsidR="004A45DF" w:rsidRPr="00983F9E" w:rsidRDefault="004A45DF" w:rsidP="006073C0">
      <w:pPr>
        <w:pStyle w:val="ICCENormal"/>
      </w:pPr>
    </w:p>
    <w:p w14:paraId="728A5E4C" w14:textId="3ED9DF77" w:rsidR="00F6417D" w:rsidRPr="00F6417D" w:rsidRDefault="00F6417D" w:rsidP="006073C0">
      <w:pPr>
        <w:pStyle w:val="ICCENormal"/>
      </w:pPr>
      <w:r w:rsidRPr="00F6417D">
        <w:t>Assessment design is a critical aspect of higher education, as it provides important information on student learning and informs ongoing improvement efforts</w:t>
      </w:r>
      <w:r w:rsidR="0093058D">
        <w:t xml:space="preserve"> </w:t>
      </w:r>
      <w:r w:rsidR="0093058D">
        <w:fldChar w:fldCharType="begin">
          <w:fldData xml:space="preserve">PEVuZE5vdGU+PENpdGU+PEF1dGhvcj5ZZWFkb248L0F1dGhvcj48WWVhcj4yMDIzPC9ZZWFyPjxS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</w:fldData>
        </w:fldChar>
      </w:r>
      <w:r w:rsidR="00E95E0D">
        <w:instrText xml:space="preserve"> ADDIN EN.CITE </w:instrText>
      </w:r>
      <w:r w:rsidR="00E95E0D">
        <w:fldChar w:fldCharType="begin">
          <w:fldData xml:space="preserve">PEVuZE5vdGU+PENpdGU+PEF1dGhvcj5ZZWFkb248L0F1dGhvcj48WWVhcj4yMDIzPC9ZZWFyPjxS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</w:fldData>
        </w:fldChar>
      </w:r>
      <w:r w:rsidR="00E95E0D">
        <w:instrText xml:space="preserve"> ADDIN EN.CITE.DATA </w:instrText>
      </w:r>
      <w:r w:rsidR="00E95E0D">
        <w:fldChar w:fldCharType="end"/>
      </w:r>
      <w:r w:rsidR="0093058D">
        <w:fldChar w:fldCharType="separate"/>
      </w:r>
      <w:r w:rsidR="004129AE">
        <w:rPr>
          <w:noProof/>
        </w:rPr>
        <w:t>(S. Fergus et al., 2023; W. Yeadon et al., 2023)</w:t>
      </w:r>
      <w:r w:rsidR="0093058D">
        <w:fldChar w:fldCharType="end"/>
      </w:r>
      <w:r w:rsidRPr="00F6417D">
        <w:t xml:space="preserve">. One theme that emerges in the literature is the importance of aligning assessments with learning outcomes. </w:t>
      </w:r>
      <w:r w:rsidRPr="00F6417D">
        <w:fldChar w:fldCharType="begin"/>
      </w:r>
      <w:r w:rsidR="00E95E0D">
        <w:instrText xml:space="preserve"> ADDIN EN.CITE &lt;EndNote&gt;&lt;Cite&gt;&lt;Author&gt;Chickering&lt;/Author&gt;&lt;Year&gt;1987&lt;/Year&gt;&lt;RecNum&gt;17&lt;/RecNum&gt;&lt;DisplayText&gt;(Chickering &amp;amp; Gamson, 1987)&lt;/DisplayText&gt;&lt;record&gt;&lt;rec-number&gt;17&lt;/rec-number&gt;&lt;foreign-keys&gt;&lt;key app="EN" db-id="5psd5p52mrves4efraq5wfewdfw5v5p9seea" timestamp="1701861170"&gt;1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7&lt;/pages&gt;&lt;volume&gt;3&lt;/volume&gt;&lt;dates&gt;&lt;year&gt;1987&lt;/year&gt;&lt;/dates&gt;&lt;urls&gt;&lt;/urls&gt;&lt;/record&gt;&lt;/Cite&gt;&lt;/EndNote&gt;</w:instrText>
      </w:r>
      <w:r w:rsidRPr="00F6417D">
        <w:fldChar w:fldCharType="separate"/>
      </w:r>
      <w:r w:rsidRPr="00F6417D">
        <w:rPr>
          <w:noProof/>
        </w:rPr>
        <w:t>(Chickering &amp; Gamson, 1987)</w:t>
      </w:r>
      <w:r w:rsidRPr="00F6417D">
        <w:fldChar w:fldCharType="end"/>
      </w:r>
      <w:r w:rsidRPr="00F6417D">
        <w:t xml:space="preserve"> argue that assessment should be closely tied to course objectives, providing evidence that students are meeting the intended goals. This requires careful attention to the development of clear and specific learning outcomes, as well as the design of assessments that measure those outcomes</w:t>
      </w:r>
      <w:r w:rsidR="000F7629">
        <w:t xml:space="preserve"> </w:t>
      </w:r>
      <w:r w:rsidR="000F7629">
        <w:fldChar w:fldCharType="begin"/>
      </w:r>
      <w:r w:rsidR="000F7629">
        <w:instrText xml:space="preserve"> ADDIN EN.CITE &lt;EndNote&gt;&lt;Cite&gt;&lt;Author&gt;Perkins&lt;/Author&gt;&lt;Year&gt;2023&lt;/Year&gt;&lt;RecNum&gt;1737&lt;/RecNum&gt;&lt;DisplayText&gt;(M. Perkins, 2023)&lt;/DisplayText&gt;&lt;record&gt;&lt;rec-number&gt;1737&lt;/rec-number&gt;&lt;foreign-keys&gt;&lt;key app="EN" db-id="ps5vw5pa6awafxewr5x5twdueass2xvxd09a" timestamp="1683167828"&gt;1737&lt;/key&gt;&lt;/foreign-keys&gt;&lt;ref-type name="Journal Article"&gt;17&lt;/ref-type&gt;&lt;contributors&gt;&lt;authors&gt;&lt;author&gt;Perkins, M.&lt;/author&gt;&lt;/authors&gt;&lt;/contributors&gt;&lt;auth-address&gt;British University Vietnam, Viet Nam&lt;/auth-address&gt;&lt;titles&gt;&lt;title&gt;Academic Integrity considerations of AI Large Language Models in the post-pandemic era: ChatGPT and beyond&lt;/title&gt;&lt;secondary-title&gt;Journal of University Teaching and Learning Practice&lt;/secondary-title&gt;&lt;/titles&gt;&lt;periodical&gt;&lt;full-title&gt;Journal of University Teaching and Learning Practice&lt;/full-title&gt;&lt;/periodical&gt;&lt;volume&gt;20&lt;/volume&gt;&lt;number&gt;2&lt;/number&gt;&lt;keywords&gt;&lt;keyword&gt;Artificial Intelligence&lt;/keyword&gt;&lt;keyword&gt;ChatGPT&lt;/keyword&gt;&lt;keyword&gt;GPT-3&lt;/keyword&gt;&lt;keyword&gt;Large Language Models&lt;/keyword&gt;&lt;keyword&gt;plagiarism&lt;/keyword&gt;&lt;/keywords&gt;&lt;dates&gt;&lt;year&gt;2023&lt;/year&gt;&lt;/dates&gt;&lt;work-type&gt;Article&lt;/work-type&gt;&lt;urls&gt;&lt;related-urls&gt;&lt;url&gt;https://www.scopus.com/inward/record.uri?eid=2-s2.0-85149335662&amp;amp;doi=10.53761%2f1.20.02.07&amp;amp;partnerID=40&amp;amp;md5=c8f9de268ebf80409260408166dbdfef&lt;/url&gt;&lt;/related-urls&gt;&lt;/urls&gt;&lt;custom7&gt;7&lt;/custom7&gt;&lt;electronic-resource-num&gt;10.53761/1.20.02.07&lt;/electronic-resource-num&gt;&lt;remote-database-name&gt;Scopus&lt;/remote-database-name&gt;&lt;/record&gt;&lt;/Cite&gt;&lt;/EndNote&gt;</w:instrText>
      </w:r>
      <w:r w:rsidR="000F7629">
        <w:fldChar w:fldCharType="separate"/>
      </w:r>
      <w:r w:rsidR="000F7629">
        <w:rPr>
          <w:noProof/>
        </w:rPr>
        <w:t>(M. Perkins, 2023)</w:t>
      </w:r>
      <w:r w:rsidR="000F7629">
        <w:fldChar w:fldCharType="end"/>
      </w:r>
      <w:r w:rsidRPr="00F6417D">
        <w:t>.</w:t>
      </w:r>
    </w:p>
    <w:p w14:paraId="6C3E87DF" w14:textId="0AA18EE0" w:rsidR="006073C0" w:rsidRDefault="00F6417D" w:rsidP="00F9051E">
      <w:pPr>
        <w:pStyle w:val="ICCENormal"/>
      </w:pPr>
      <w:r w:rsidRPr="00F6417D">
        <w:t xml:space="preserve">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assessment design is the use of rubrics. Many scholars emphasize the importance of rubrics in ensuring consistency and fairness in grading, as well as providing valuable feedback to students. </w:t>
      </w:r>
      <w:r w:rsidRPr="00F6417D">
        <w:fldChar w:fldCharType="begin"/>
      </w:r>
      <w:r w:rsidR="00E95E0D">
        <w:instrText xml:space="preserve"> ADDIN EN.CITE &lt;EndNote&gt;&lt;Cite&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Pr="00F6417D">
        <w:rPr>
          <w:noProof/>
        </w:rPr>
        <w:t>(Brookhart, 2013)</w:t>
      </w:r>
      <w:r w:rsidRPr="00F6417D">
        <w:fldChar w:fldCharType="end"/>
      </w:r>
      <w:r w:rsidRPr="00F6417D">
        <w:t xml:space="preserve"> notes that rubrics can help students understand the expectations for their work and can encourage deeper engagement with the material.</w:t>
      </w:r>
      <w:r w:rsidR="000F7629">
        <w:t xml:space="preserve"> </w:t>
      </w:r>
      <w:r w:rsidRPr="00F6417D">
        <w:t>The literature also highlights the importance of incorporating a variety of assessment types in higher education</w:t>
      </w:r>
      <w:r w:rsidR="000F7629">
        <w:t xml:space="preserve"> </w:t>
      </w:r>
      <w:r w:rsidR="000F7629">
        <w:fldChar w:fldCharType="begin"/>
      </w:r>
      <w:r w:rsidR="00E95E0D">
        <w:instrText xml:space="preserve"> ADDIN EN.CITE &lt;EndNote&gt;&lt;Cite&gt;&lt;Author&gt;Mellar&lt;/Author&gt;&lt;Year&gt;2018&lt;/Year&gt;&lt;RecNum&gt;19&lt;/RecNum&gt;&lt;DisplayText&gt;(Mellar et al., 2018)&lt;/DisplayText&gt;&lt;record&gt;&lt;rec-number&gt;19&lt;/rec-number&gt;&lt;foreign-keys&gt;&lt;key app="EN" db-id="5psd5p52mrves4efraq5wfewdfw5v5p9seea" timestamp="1701861170"&gt;19&lt;/key&gt;&lt;/foreign-keys&gt;&lt;ref-type name="Journal Article"&gt;17&lt;/ref-type&gt;&lt;contributors&gt;&lt;authors&gt;&lt;author&gt;Mellar, H.&lt;/author&gt;&lt;author&gt;Peytcheva-Forsyth, R.&lt;/author&gt;&lt;author&gt;Kocdar, S.&lt;/author&gt;&lt;author&gt;Karadeniz, A.&lt;/author&gt;&lt;author&gt;Yovkova, B.&lt;/author&gt;&lt;/authors&gt;&lt;/contributors&gt;&lt;auth-address&gt;University College London, Institute of Education, London, United Kingdom&amp;#xD;Sofia University, Sofia, Bulgaria&amp;#xD;Anadolu University, Eskişehir, Turkey&lt;/auth-address&gt;&lt;titles&gt;&lt;title&gt;Addressing cheating in e-assessment using student authentication and authorship checking systems: Teachers&amp;apos; perspectives&lt;/title&gt;&lt;secondary-title&gt;International Journal for Educational Integrity&lt;/secondary-title&gt;&lt;/titles&gt;&lt;periodical&gt;&lt;full-title&gt;International Journal for Educational Integrity&lt;/full-title&gt;&lt;/periodical&gt;&lt;volume&gt;14&lt;/volume&gt;&lt;number&gt;1&lt;/number&gt;&lt;keywords&gt;&lt;keyword&gt;Authorship checking&lt;/keyword&gt;&lt;keyword&gt;E-assessment&lt;/keyword&gt;&lt;keyword&gt;Student authentication&lt;/keyword&gt;&lt;keyword&gt;Teachers&amp;apos; perspectives&lt;/keyword&gt;&lt;/keywords&gt;&lt;dates&gt;&lt;year&gt;2018&lt;/year&gt;&lt;/dates&gt;&lt;work-type&gt;Article&lt;/work-type&gt;&lt;urls&gt;&lt;related-urls&gt;&lt;url&gt;https://www.scopus.com/inward/record.uri?eid=2-s2.0-85058781735&amp;amp;doi=10.1007%2fs40979-018-0025-x&amp;amp;partnerID=40&amp;amp;md5=e523805fa57b0ad54f3d7b70368bcab5&lt;/url&gt;&lt;/related-urls&gt;&lt;/urls&gt;&lt;custom7&gt;2&lt;/custom7&gt;&lt;electronic-resource-num&gt;10.1007/s40979-018-0025-x&lt;/electronic-resource-num&gt;&lt;remote-database-name&gt;Scopus&lt;/remote-database-name&gt;&lt;/record&gt;&lt;/Cite&gt;&lt;/EndNote&gt;</w:instrText>
      </w:r>
      <w:r w:rsidR="000F7629">
        <w:fldChar w:fldCharType="separate"/>
      </w:r>
      <w:r w:rsidR="004129AE">
        <w:rPr>
          <w:noProof/>
        </w:rPr>
        <w:t>(Mellar et al., 2018)</w:t>
      </w:r>
      <w:r w:rsidR="000F7629">
        <w:fldChar w:fldCharType="end"/>
      </w:r>
      <w:r w:rsidRPr="00F6417D">
        <w:t xml:space="preserve">. This includes both formative assessments, designed to provide ongoing feedback and support to students, and summative assessments, used to evaluate learning at the end of a course or program. </w:t>
      </w:r>
      <w:r w:rsidRPr="00F6417D">
        <w:fldChar w:fldCharType="begin"/>
      </w:r>
      <w:r w:rsidR="00E95E0D">
        <w:instrText xml:space="preserve"> ADDIN EN.CITE &lt;EndNote&gt;&lt;Cite AuthorYear="1"&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Pr="00F6417D">
        <w:fldChar w:fldCharType="separate"/>
      </w:r>
      <w:r w:rsidR="000F7629">
        <w:rPr>
          <w:noProof/>
        </w:rPr>
        <w:t>Brookhart (2013)</w:t>
      </w:r>
      <w:r w:rsidRPr="00F6417D">
        <w:fldChar w:fldCharType="end"/>
      </w:r>
      <w:r w:rsidRPr="00F6417D">
        <w:t xml:space="preserve"> notes that different assessment types may be </w:t>
      </w:r>
      <w:r w:rsidRPr="00F6417D">
        <w:lastRenderedPageBreak/>
        <w:t>more appropriate for different learning outcomes and that instructors should carefully consider which types will provide the most valid and reliable data.</w:t>
      </w:r>
    </w:p>
    <w:p w14:paraId="6C691058" w14:textId="77777777" w:rsidR="001D3312" w:rsidRPr="001D3312" w:rsidRDefault="001D3312" w:rsidP="00F9051E">
      <w:pPr>
        <w:pStyle w:val="ICCENormal"/>
      </w:pPr>
    </w:p>
    <w:p w14:paraId="35EF547F" w14:textId="3E3EA6EA" w:rsidR="00F6417D" w:rsidRPr="00F6417D" w:rsidRDefault="001A297F" w:rsidP="00D65354">
      <w:pPr>
        <w:pStyle w:val="ICCEHeading2"/>
      </w:pPr>
      <w:r>
        <w:t>r</w:t>
      </w:r>
      <w:r w:rsidR="00F6417D" w:rsidRPr="00F6417D">
        <w:t>eferences</w:t>
      </w:r>
    </w:p>
    <w:p w14:paraId="398967ED" w14:textId="77777777" w:rsidR="00F6417D" w:rsidRPr="00F6417D" w:rsidRDefault="00F6417D" w:rsidP="00F6417D">
      <w:pPr>
        <w:spacing w:line="276" w:lineRule="auto"/>
        <w:rPr>
          <w:rFonts w:ascii="Arial" w:eastAsia="Times" w:hAnsi="Arial" w:cs="Arial"/>
          <w:sz w:val="22"/>
          <w:szCs w:val="22"/>
        </w:rPr>
      </w:pPr>
    </w:p>
    <w:bookmarkStart w:id="0" w:name="_heading=h.gjdgxs" w:colFirst="0" w:colLast="0"/>
    <w:bookmarkEnd w:id="0"/>
    <w:p w14:paraId="7FF2DC40" w14:textId="77777777" w:rsidR="00E95E0D" w:rsidRPr="00E95E0D" w:rsidRDefault="00F6417D" w:rsidP="00E95E0D">
      <w:pPr>
        <w:pStyle w:val="EndNoteBibliography"/>
        <w:ind w:left="720" w:hanging="720"/>
        <w:rPr>
          <w:noProof/>
        </w:rPr>
      </w:pPr>
      <w:r w:rsidRPr="006073C0">
        <w:rPr>
          <w:rFonts w:ascii="Arial" w:eastAsia="Times" w:hAnsi="Arial" w:cs="Arial"/>
          <w:sz w:val="20"/>
          <w:szCs w:val="20"/>
        </w:rPr>
        <w:fldChar w:fldCharType="begin"/>
      </w:r>
      <w:r w:rsidRPr="006073C0">
        <w:rPr>
          <w:rFonts w:ascii="Arial" w:eastAsia="Times" w:hAnsi="Arial" w:cs="Arial"/>
          <w:sz w:val="20"/>
          <w:szCs w:val="20"/>
          <w:lang w:val="de-DE"/>
        </w:rPr>
        <w:instrText xml:space="preserve"> ADDIN EN.REFLIST </w:instrText>
      </w:r>
      <w:r w:rsidRPr="006073C0">
        <w:rPr>
          <w:rFonts w:ascii="Arial" w:eastAsia="Times" w:hAnsi="Arial" w:cs="Arial"/>
          <w:sz w:val="20"/>
          <w:szCs w:val="20"/>
        </w:rPr>
        <w:fldChar w:fldCharType="separate"/>
      </w:r>
      <w:r w:rsidR="00E95E0D" w:rsidRPr="00E95E0D">
        <w:rPr>
          <w:noProof/>
        </w:rPr>
        <w:t xml:space="preserve">Almond, R., Steinberg, L., &amp; Mislevy, R. (2002). Enhancing the design and delivery of assessment systems: A four-process architecture. </w:t>
      </w:r>
      <w:r w:rsidR="00E95E0D" w:rsidRPr="00E95E0D">
        <w:rPr>
          <w:i/>
          <w:noProof/>
        </w:rPr>
        <w:t>The Journal of Technology, Learning and Assessment</w:t>
      </w:r>
      <w:r w:rsidR="00E95E0D" w:rsidRPr="00E95E0D">
        <w:rPr>
          <w:noProof/>
        </w:rPr>
        <w:t>,</w:t>
      </w:r>
      <w:r w:rsidR="00E95E0D" w:rsidRPr="00E95E0D">
        <w:rPr>
          <w:i/>
          <w:noProof/>
        </w:rPr>
        <w:t xml:space="preserve"> 1</w:t>
      </w:r>
      <w:r w:rsidR="00E95E0D" w:rsidRPr="00E95E0D">
        <w:rPr>
          <w:noProof/>
        </w:rPr>
        <w:t xml:space="preserve">(5). </w:t>
      </w:r>
    </w:p>
    <w:p w14:paraId="0401E76B" w14:textId="77777777" w:rsidR="00E95E0D" w:rsidRPr="00E95E0D" w:rsidRDefault="00E95E0D" w:rsidP="00E95E0D">
      <w:pPr>
        <w:pStyle w:val="EndNoteBibliography"/>
        <w:ind w:left="720" w:hanging="720"/>
        <w:rPr>
          <w:noProof/>
        </w:rPr>
      </w:pPr>
      <w:r w:rsidRPr="00E95E0D">
        <w:rPr>
          <w:noProof/>
        </w:rPr>
        <w:t xml:space="preserve">Benuyenah, V. (2023). Commentary: ChatGPT use in higher education assessment: Prospects and epistemic threats. </w:t>
      </w:r>
      <w:r w:rsidRPr="00E95E0D">
        <w:rPr>
          <w:i/>
          <w:noProof/>
        </w:rPr>
        <w:t>Journal of Research in Innovative Teaching &amp; Learning</w:t>
      </w:r>
      <w:r w:rsidRPr="00E95E0D">
        <w:rPr>
          <w:noProof/>
        </w:rPr>
        <w:t>,</w:t>
      </w:r>
      <w:r w:rsidRPr="00E95E0D">
        <w:rPr>
          <w:i/>
          <w:noProof/>
        </w:rPr>
        <w:t xml:space="preserve"> 16</w:t>
      </w:r>
      <w:r w:rsidRPr="00E95E0D">
        <w:rPr>
          <w:noProof/>
        </w:rPr>
        <w:t xml:space="preserve">(1), 134-135. </w:t>
      </w:r>
    </w:p>
    <w:p w14:paraId="30A8B4B2" w14:textId="77777777" w:rsidR="00E95E0D" w:rsidRPr="00E95E0D" w:rsidRDefault="00E95E0D" w:rsidP="00E95E0D">
      <w:pPr>
        <w:pStyle w:val="EndNoteBibliography"/>
        <w:ind w:left="720" w:hanging="720"/>
        <w:rPr>
          <w:noProof/>
        </w:rPr>
      </w:pPr>
      <w:r w:rsidRPr="00E95E0D">
        <w:rPr>
          <w:noProof/>
        </w:rPr>
        <w:t xml:space="preserve">Bretag, T., Harper, R., Burton, M., Ellis, C., Newton, P., Rozenberg, P., Saddiqui, S., &amp; van Haeringen, K. (2019). Contract cheating: A survey of Australian university students. </w:t>
      </w:r>
      <w:r w:rsidRPr="00E95E0D">
        <w:rPr>
          <w:i/>
          <w:noProof/>
        </w:rPr>
        <w:t>Studies in Higher education</w:t>
      </w:r>
      <w:r w:rsidRPr="00E95E0D">
        <w:rPr>
          <w:noProof/>
        </w:rPr>
        <w:t>,</w:t>
      </w:r>
      <w:r w:rsidRPr="00E95E0D">
        <w:rPr>
          <w:i/>
          <w:noProof/>
        </w:rPr>
        <w:t xml:space="preserve"> 44</w:t>
      </w:r>
      <w:r w:rsidRPr="00E95E0D">
        <w:rPr>
          <w:noProof/>
        </w:rPr>
        <w:t xml:space="preserve">(11), 1837-1856. </w:t>
      </w:r>
    </w:p>
    <w:p w14:paraId="6166234E" w14:textId="77777777" w:rsidR="00E95E0D" w:rsidRPr="00E95E0D" w:rsidRDefault="00E95E0D" w:rsidP="00E95E0D">
      <w:pPr>
        <w:pStyle w:val="EndNoteBibliography"/>
        <w:ind w:left="720" w:hanging="720"/>
        <w:rPr>
          <w:noProof/>
        </w:rPr>
      </w:pPr>
      <w:r w:rsidRPr="00E95E0D">
        <w:rPr>
          <w:noProof/>
        </w:rPr>
        <w:t xml:space="preserve">Brookhart, S. M. (2013). </w:t>
      </w:r>
      <w:r w:rsidRPr="00E95E0D">
        <w:rPr>
          <w:i/>
          <w:noProof/>
        </w:rPr>
        <w:t>How to create and use rubrics for formative assessment and grading</w:t>
      </w:r>
      <w:r w:rsidRPr="00E95E0D">
        <w:rPr>
          <w:noProof/>
        </w:rPr>
        <w:t xml:space="preserve">. Ascd. </w:t>
      </w:r>
    </w:p>
    <w:p w14:paraId="47A783A2" w14:textId="77777777" w:rsidR="00E95E0D" w:rsidRPr="00E95E0D" w:rsidRDefault="00E95E0D" w:rsidP="00E95E0D">
      <w:pPr>
        <w:pStyle w:val="EndNoteBibliography"/>
        <w:ind w:left="720" w:hanging="720"/>
        <w:rPr>
          <w:noProof/>
        </w:rPr>
      </w:pPr>
      <w:r w:rsidRPr="00E95E0D">
        <w:rPr>
          <w:noProof/>
        </w:rPr>
        <w:t xml:space="preserve">Chickering, A. W., &amp; Gamson, Z. F. (1987). Seven principles for good practice in undergraduate education. </w:t>
      </w:r>
      <w:r w:rsidRPr="00E95E0D">
        <w:rPr>
          <w:i/>
          <w:noProof/>
        </w:rPr>
        <w:t>AAHE bulletin</w:t>
      </w:r>
      <w:r w:rsidRPr="00E95E0D">
        <w:rPr>
          <w:noProof/>
        </w:rPr>
        <w:t>,</w:t>
      </w:r>
      <w:r w:rsidRPr="00E95E0D">
        <w:rPr>
          <w:i/>
          <w:noProof/>
        </w:rPr>
        <w:t xml:space="preserve"> 3</w:t>
      </w:r>
      <w:r w:rsidRPr="00E95E0D">
        <w:rPr>
          <w:noProof/>
        </w:rPr>
        <w:t xml:space="preserve">, 7. </w:t>
      </w:r>
    </w:p>
    <w:p w14:paraId="047C65E9" w14:textId="77777777" w:rsidR="00E95E0D" w:rsidRPr="00E95E0D" w:rsidRDefault="00E95E0D" w:rsidP="00E95E0D">
      <w:pPr>
        <w:pStyle w:val="EndNoteBibliography"/>
        <w:ind w:left="720" w:hanging="720"/>
        <w:rPr>
          <w:noProof/>
        </w:rPr>
      </w:pPr>
      <w:r w:rsidRPr="00E95E0D">
        <w:rPr>
          <w:noProof/>
        </w:rPr>
        <w:t xml:space="preserve">Crawford, J., Cowling, M., &amp; Allen, K.-A. (2023). Leadership is needed for ethical ChatGPT: Character, assessment, and learning using artificial intelligence (AI). </w:t>
      </w:r>
      <w:r w:rsidRPr="00E95E0D">
        <w:rPr>
          <w:i/>
          <w:noProof/>
        </w:rPr>
        <w:t>Journal of University Teaching &amp; Learning Practice</w:t>
      </w:r>
      <w:r w:rsidRPr="00E95E0D">
        <w:rPr>
          <w:noProof/>
        </w:rPr>
        <w:t>,</w:t>
      </w:r>
      <w:r w:rsidRPr="00E95E0D">
        <w:rPr>
          <w:i/>
          <w:noProof/>
        </w:rPr>
        <w:t xml:space="preserve"> 20</w:t>
      </w:r>
      <w:r w:rsidRPr="00E95E0D">
        <w:rPr>
          <w:noProof/>
        </w:rPr>
        <w:t xml:space="preserve">(3), 02. </w:t>
      </w:r>
    </w:p>
    <w:p w14:paraId="2F4F72B2" w14:textId="77777777" w:rsidR="00E95E0D" w:rsidRPr="00E95E0D" w:rsidRDefault="00E95E0D" w:rsidP="00E95E0D">
      <w:pPr>
        <w:pStyle w:val="EndNoteBibliography"/>
        <w:ind w:left="720" w:hanging="720"/>
        <w:rPr>
          <w:noProof/>
        </w:rPr>
      </w:pPr>
      <w:r w:rsidRPr="00E95E0D">
        <w:rPr>
          <w:noProof/>
        </w:rPr>
        <w:t xml:space="preserve">Emenike, M. E., &amp; Emenike, B. U. (2023). Was This Title Generated by ChatGPT? Considerations for Artificial Intelligence Text-Generation Software Programs for Chemists and Chemistry Educators. </w:t>
      </w:r>
      <w:r w:rsidRPr="00E95E0D">
        <w:rPr>
          <w:i/>
          <w:noProof/>
        </w:rPr>
        <w:t>Journal of Chemical Education</w:t>
      </w:r>
      <w:r w:rsidRPr="00E95E0D">
        <w:rPr>
          <w:noProof/>
        </w:rPr>
        <w:t>,</w:t>
      </w:r>
      <w:r w:rsidRPr="00E95E0D">
        <w:rPr>
          <w:i/>
          <w:noProof/>
        </w:rPr>
        <w:t xml:space="preserve"> 100</w:t>
      </w:r>
      <w:r w:rsidRPr="00E95E0D">
        <w:rPr>
          <w:noProof/>
        </w:rPr>
        <w:t xml:space="preserve">(4), 1413-1418. </w:t>
      </w:r>
    </w:p>
    <w:p w14:paraId="2C416C35" w14:textId="77777777" w:rsidR="00E95E0D" w:rsidRPr="00E95E0D" w:rsidRDefault="00E95E0D" w:rsidP="00E95E0D">
      <w:pPr>
        <w:pStyle w:val="EndNoteBibliography"/>
        <w:ind w:left="720" w:hanging="720"/>
        <w:rPr>
          <w:noProof/>
        </w:rPr>
      </w:pPr>
      <w:r w:rsidRPr="00E95E0D">
        <w:rPr>
          <w:noProof/>
        </w:rPr>
        <w:t xml:space="preserve">Fergus, S., Botha, M., &amp; Ostovar, M. (2023). Evaluating academic answers generated using chatgpt. </w:t>
      </w:r>
      <w:r w:rsidRPr="00E95E0D">
        <w:rPr>
          <w:i/>
          <w:noProof/>
        </w:rPr>
        <w:t>Journal of Chemical Education</w:t>
      </w:r>
      <w:r w:rsidRPr="00E95E0D">
        <w:rPr>
          <w:noProof/>
        </w:rPr>
        <w:t xml:space="preserve">. </w:t>
      </w:r>
    </w:p>
    <w:p w14:paraId="3CDE6CE2" w14:textId="1B8762C6" w:rsidR="00E95E0D" w:rsidRPr="00E95E0D" w:rsidRDefault="00E95E0D" w:rsidP="00E95E0D">
      <w:pPr>
        <w:pStyle w:val="EndNoteBibliography"/>
        <w:ind w:left="720" w:hanging="720"/>
        <w:rPr>
          <w:noProof/>
        </w:rPr>
      </w:pPr>
      <w:r w:rsidRPr="00E95E0D">
        <w:rPr>
          <w:noProof/>
        </w:rPr>
        <w:t xml:space="preserve">Fergus, S., Botha, M., &amp; Ostovar, M. (2023). Evaluating Academic Answers Generated Using ChatGPT [Article]. </w:t>
      </w:r>
      <w:r w:rsidRPr="00E95E0D">
        <w:rPr>
          <w:i/>
          <w:noProof/>
        </w:rPr>
        <w:t>Journal of Chemical Education</w:t>
      </w:r>
      <w:r w:rsidRPr="00E95E0D">
        <w:rPr>
          <w:noProof/>
        </w:rPr>
        <w:t>,</w:t>
      </w:r>
      <w:r w:rsidRPr="00E95E0D">
        <w:rPr>
          <w:i/>
          <w:noProof/>
        </w:rPr>
        <w:t xml:space="preserve"> 100</w:t>
      </w:r>
      <w:r w:rsidRPr="00E95E0D">
        <w:rPr>
          <w:noProof/>
        </w:rPr>
        <w:t xml:space="preserve">(4), 1672-1675. </w:t>
      </w:r>
      <w:hyperlink r:id="rId11" w:history="1">
        <w:r w:rsidRPr="00E95E0D">
          <w:rPr>
            <w:rStyle w:val="Siuktni"/>
            <w:noProof/>
          </w:rPr>
          <w:t>https://doi.org/10.1021/acs.jchemed.3c00087</w:t>
        </w:r>
      </w:hyperlink>
      <w:r w:rsidRPr="00E95E0D">
        <w:rPr>
          <w:noProof/>
        </w:rPr>
        <w:t xml:space="preserve"> </w:t>
      </w:r>
    </w:p>
    <w:p w14:paraId="7C0BD4BD" w14:textId="77777777" w:rsidR="00E95E0D" w:rsidRPr="00E95E0D" w:rsidRDefault="00E95E0D" w:rsidP="00E95E0D">
      <w:pPr>
        <w:pStyle w:val="EndNoteBibliography"/>
        <w:ind w:left="720" w:hanging="720"/>
        <w:rPr>
          <w:noProof/>
        </w:rPr>
      </w:pPr>
      <w:r w:rsidRPr="00E95E0D">
        <w:rPr>
          <w:noProof/>
        </w:rPr>
        <w:t xml:space="preserve">Forehand, M. (2010). Bloom’s taxonomy. </w:t>
      </w:r>
      <w:r w:rsidRPr="00E95E0D">
        <w:rPr>
          <w:i/>
          <w:noProof/>
        </w:rPr>
        <w:t>Emerging perspectives on learning, teaching, and technology</w:t>
      </w:r>
      <w:r w:rsidRPr="00E95E0D">
        <w:rPr>
          <w:noProof/>
        </w:rPr>
        <w:t>,</w:t>
      </w:r>
      <w:r w:rsidRPr="00E95E0D">
        <w:rPr>
          <w:i/>
          <w:noProof/>
        </w:rPr>
        <w:t xml:space="preserve"> 41</w:t>
      </w:r>
      <w:r w:rsidRPr="00E95E0D">
        <w:rPr>
          <w:noProof/>
        </w:rPr>
        <w:t xml:space="preserve">(4), 47-56. </w:t>
      </w:r>
    </w:p>
    <w:p w14:paraId="2910C251" w14:textId="77777777" w:rsidR="00E95E0D" w:rsidRPr="00E95E0D" w:rsidRDefault="00E95E0D" w:rsidP="00E95E0D">
      <w:pPr>
        <w:pStyle w:val="EndNoteBibliography"/>
        <w:ind w:left="720" w:hanging="720"/>
        <w:rPr>
          <w:noProof/>
        </w:rPr>
      </w:pPr>
      <w:r w:rsidRPr="00E95E0D">
        <w:rPr>
          <w:noProof/>
        </w:rPr>
        <w:t xml:space="preserve">Geerling, W., Mateer, G. D., Wooten, J., &amp; Damodaran, N. (2023). ChatGPT has aced the test of understanding in college economics: Now what? </w:t>
      </w:r>
      <w:r w:rsidRPr="00E95E0D">
        <w:rPr>
          <w:i/>
          <w:noProof/>
        </w:rPr>
        <w:t>The American Economist</w:t>
      </w:r>
      <w:r w:rsidRPr="00E95E0D">
        <w:rPr>
          <w:noProof/>
        </w:rPr>
        <w:t xml:space="preserve">, 05694345231169654. </w:t>
      </w:r>
    </w:p>
    <w:p w14:paraId="67844CE5" w14:textId="77777777" w:rsidR="00E95E0D" w:rsidRPr="00E95E0D" w:rsidRDefault="00E95E0D" w:rsidP="00E95E0D">
      <w:pPr>
        <w:pStyle w:val="EndNoteBibliography"/>
        <w:ind w:left="720" w:hanging="720"/>
        <w:rPr>
          <w:noProof/>
        </w:rPr>
      </w:pPr>
      <w:r w:rsidRPr="00E95E0D">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w:t>
      </w:r>
      <w:r w:rsidRPr="00E95E0D">
        <w:rPr>
          <w:i/>
          <w:noProof/>
        </w:rPr>
        <w:t>JMIR Medical Education</w:t>
      </w:r>
      <w:r w:rsidRPr="00E95E0D">
        <w:rPr>
          <w:noProof/>
        </w:rPr>
        <w:t>,</w:t>
      </w:r>
      <w:r w:rsidRPr="00E95E0D">
        <w:rPr>
          <w:i/>
          <w:noProof/>
        </w:rPr>
        <w:t xml:space="preserve"> 9</w:t>
      </w:r>
      <w:r w:rsidRPr="00E95E0D">
        <w:rPr>
          <w:noProof/>
        </w:rPr>
        <w:t xml:space="preserve">(1), e45312. </w:t>
      </w:r>
    </w:p>
    <w:p w14:paraId="318ABAF1" w14:textId="77777777" w:rsidR="00E95E0D" w:rsidRPr="00E95E0D" w:rsidRDefault="00E95E0D" w:rsidP="00E95E0D">
      <w:pPr>
        <w:pStyle w:val="EndNoteBibliography"/>
        <w:ind w:left="720" w:hanging="720"/>
        <w:rPr>
          <w:noProof/>
        </w:rPr>
      </w:pPr>
      <w:r w:rsidRPr="00E95E0D">
        <w:rPr>
          <w:noProof/>
        </w:rPr>
        <w:t xml:space="preserve">Gorin, J. S. (2006). Test design with cognition in mind. </w:t>
      </w:r>
      <w:r w:rsidRPr="00E95E0D">
        <w:rPr>
          <w:i/>
          <w:noProof/>
        </w:rPr>
        <w:t>Educational measurement: Issues and practice</w:t>
      </w:r>
      <w:r w:rsidRPr="00E95E0D">
        <w:rPr>
          <w:noProof/>
        </w:rPr>
        <w:t>,</w:t>
      </w:r>
      <w:r w:rsidRPr="00E95E0D">
        <w:rPr>
          <w:i/>
          <w:noProof/>
        </w:rPr>
        <w:t xml:space="preserve"> 25</w:t>
      </w:r>
      <w:r w:rsidRPr="00E95E0D">
        <w:rPr>
          <w:noProof/>
        </w:rPr>
        <w:t xml:space="preserve">(4), 21-35. </w:t>
      </w:r>
    </w:p>
    <w:p w14:paraId="5404DE95" w14:textId="77777777" w:rsidR="00E95E0D" w:rsidRPr="00E95E0D" w:rsidRDefault="00E95E0D" w:rsidP="00E95E0D">
      <w:pPr>
        <w:pStyle w:val="EndNoteBibliography"/>
        <w:ind w:left="720" w:hanging="720"/>
        <w:rPr>
          <w:noProof/>
        </w:rPr>
      </w:pPr>
      <w:r w:rsidRPr="00E95E0D">
        <w:rPr>
          <w:noProof/>
        </w:rPr>
        <w:t xml:space="preserve">Kooli, C. (2023). Chatbots in education and research: a critical examination of ethical implications and solutions. </w:t>
      </w:r>
      <w:r w:rsidRPr="00E95E0D">
        <w:rPr>
          <w:i/>
          <w:noProof/>
        </w:rPr>
        <w:t>Sustainability</w:t>
      </w:r>
      <w:r w:rsidRPr="00E95E0D">
        <w:rPr>
          <w:noProof/>
        </w:rPr>
        <w:t>,</w:t>
      </w:r>
      <w:r w:rsidRPr="00E95E0D">
        <w:rPr>
          <w:i/>
          <w:noProof/>
        </w:rPr>
        <w:t xml:space="preserve"> 15</w:t>
      </w:r>
      <w:r w:rsidRPr="00E95E0D">
        <w:rPr>
          <w:noProof/>
        </w:rPr>
        <w:t xml:space="preserve">(7), 5614. </w:t>
      </w:r>
    </w:p>
    <w:p w14:paraId="6A64831C" w14:textId="559F4BB2" w:rsidR="00E95E0D" w:rsidRPr="00E95E0D" w:rsidRDefault="00E95E0D" w:rsidP="00E95E0D">
      <w:pPr>
        <w:pStyle w:val="EndNoteBibliography"/>
        <w:ind w:left="720" w:hanging="720"/>
        <w:rPr>
          <w:noProof/>
        </w:rPr>
      </w:pPr>
      <w:r w:rsidRPr="00E95E0D">
        <w:rPr>
          <w:noProof/>
        </w:rPr>
        <w:t xml:space="preserve">Mellar, H., Peytcheva-Forsyth, R., Kocdar, S., Karadeniz, A., &amp; Yovkova, B. (2018). Addressing cheating in e-assessment using student authentication and authorship checking systems: Teachers' perspectives [Article]. </w:t>
      </w:r>
      <w:r w:rsidRPr="00E95E0D">
        <w:rPr>
          <w:i/>
          <w:noProof/>
        </w:rPr>
        <w:t>International Journal for Educational Integrity</w:t>
      </w:r>
      <w:r w:rsidRPr="00E95E0D">
        <w:rPr>
          <w:noProof/>
        </w:rPr>
        <w:t>,</w:t>
      </w:r>
      <w:r w:rsidRPr="00E95E0D">
        <w:rPr>
          <w:i/>
          <w:noProof/>
        </w:rPr>
        <w:t xml:space="preserve"> 14</w:t>
      </w:r>
      <w:r w:rsidRPr="00E95E0D">
        <w:rPr>
          <w:noProof/>
        </w:rPr>
        <w:t xml:space="preserve">(1), Article 2. </w:t>
      </w:r>
      <w:hyperlink r:id="rId12" w:history="1">
        <w:r w:rsidRPr="00E95E0D">
          <w:rPr>
            <w:rStyle w:val="Siuktni"/>
            <w:noProof/>
          </w:rPr>
          <w:t>https://doi.org/10.1007/s40979-018-0025-x</w:t>
        </w:r>
      </w:hyperlink>
      <w:r w:rsidRPr="00E95E0D">
        <w:rPr>
          <w:noProof/>
        </w:rPr>
        <w:t xml:space="preserve"> </w:t>
      </w:r>
    </w:p>
    <w:p w14:paraId="76DB8B64" w14:textId="77777777" w:rsidR="00E95E0D" w:rsidRPr="00E95E0D" w:rsidRDefault="00E95E0D" w:rsidP="00E95E0D">
      <w:pPr>
        <w:pStyle w:val="EndNoteBibliography"/>
        <w:ind w:left="720" w:hanging="720"/>
        <w:rPr>
          <w:noProof/>
        </w:rPr>
      </w:pPr>
      <w:r w:rsidRPr="00E95E0D">
        <w:rPr>
          <w:noProof/>
        </w:rPr>
        <w:t xml:space="preserve">Perkins, M. (2023). Academic Integrity considerations of AI Large Language Models in the post-pandemic era: ChatGPT and beyond. </w:t>
      </w:r>
      <w:r w:rsidRPr="00E95E0D">
        <w:rPr>
          <w:i/>
          <w:noProof/>
        </w:rPr>
        <w:t>Journal of University Teaching &amp; Learning Practice</w:t>
      </w:r>
      <w:r w:rsidRPr="00E95E0D">
        <w:rPr>
          <w:noProof/>
        </w:rPr>
        <w:t>,</w:t>
      </w:r>
      <w:r w:rsidRPr="00E95E0D">
        <w:rPr>
          <w:i/>
          <w:noProof/>
        </w:rPr>
        <w:t xml:space="preserve"> 20</w:t>
      </w:r>
      <w:r w:rsidRPr="00E95E0D">
        <w:rPr>
          <w:noProof/>
        </w:rPr>
        <w:t xml:space="preserve">(2), 07. </w:t>
      </w:r>
    </w:p>
    <w:p w14:paraId="67331D05" w14:textId="78A5F2B2" w:rsidR="00E95E0D" w:rsidRPr="00E95E0D" w:rsidRDefault="00E95E0D" w:rsidP="00E95E0D">
      <w:pPr>
        <w:pStyle w:val="EndNoteBibliography"/>
        <w:ind w:left="720" w:hanging="720"/>
        <w:rPr>
          <w:noProof/>
        </w:rPr>
      </w:pPr>
      <w:r w:rsidRPr="00E95E0D">
        <w:rPr>
          <w:noProof/>
        </w:rPr>
        <w:lastRenderedPageBreak/>
        <w:t xml:space="preserve">Perkins, M. (2023). Academic Integrity considerations of AI Large Language Models in the post-pandemic era: ChatGPT and beyond [Article]. </w:t>
      </w:r>
      <w:r w:rsidRPr="00E95E0D">
        <w:rPr>
          <w:i/>
          <w:noProof/>
        </w:rPr>
        <w:t>Journal of University Teaching and Learning Practice</w:t>
      </w:r>
      <w:r w:rsidRPr="00E95E0D">
        <w:rPr>
          <w:noProof/>
        </w:rPr>
        <w:t>,</w:t>
      </w:r>
      <w:r w:rsidRPr="00E95E0D">
        <w:rPr>
          <w:i/>
          <w:noProof/>
        </w:rPr>
        <w:t xml:space="preserve"> 20</w:t>
      </w:r>
      <w:r w:rsidRPr="00E95E0D">
        <w:rPr>
          <w:noProof/>
        </w:rPr>
        <w:t xml:space="preserve">(2), Article 7. </w:t>
      </w:r>
      <w:hyperlink r:id="rId13" w:history="1">
        <w:r w:rsidRPr="00E95E0D">
          <w:rPr>
            <w:rStyle w:val="Siuktni"/>
            <w:noProof/>
          </w:rPr>
          <w:t>https://doi.org/10.53761/1.20.02.07</w:t>
        </w:r>
      </w:hyperlink>
      <w:r w:rsidRPr="00E95E0D">
        <w:rPr>
          <w:noProof/>
        </w:rPr>
        <w:t xml:space="preserve"> </w:t>
      </w:r>
    </w:p>
    <w:p w14:paraId="43D0F243" w14:textId="77777777" w:rsidR="00E95E0D" w:rsidRPr="00E95E0D" w:rsidRDefault="00E95E0D" w:rsidP="00E95E0D">
      <w:pPr>
        <w:pStyle w:val="EndNoteBibliography"/>
        <w:ind w:left="720" w:hanging="720"/>
        <w:rPr>
          <w:noProof/>
        </w:rPr>
      </w:pPr>
      <w:r w:rsidRPr="00E95E0D">
        <w:rPr>
          <w:noProof/>
        </w:rPr>
        <w:t xml:space="preserve">Van den Berg, I., Admiraal, W., &amp; Pilot, A. (2006). Design principles and outcomes of peer assessment in higher education. </w:t>
      </w:r>
      <w:r w:rsidRPr="00E95E0D">
        <w:rPr>
          <w:i/>
          <w:noProof/>
        </w:rPr>
        <w:t>Studies in Higher education</w:t>
      </w:r>
      <w:r w:rsidRPr="00E95E0D">
        <w:rPr>
          <w:noProof/>
        </w:rPr>
        <w:t>,</w:t>
      </w:r>
      <w:r w:rsidRPr="00E95E0D">
        <w:rPr>
          <w:i/>
          <w:noProof/>
        </w:rPr>
        <w:t xml:space="preserve"> 31</w:t>
      </w:r>
      <w:r w:rsidRPr="00E95E0D">
        <w:rPr>
          <w:noProof/>
        </w:rPr>
        <w:t xml:space="preserve">(03), 341-356. </w:t>
      </w:r>
    </w:p>
    <w:p w14:paraId="1FF3B54A" w14:textId="77777777" w:rsidR="00E95E0D" w:rsidRPr="00E95E0D" w:rsidRDefault="00E95E0D" w:rsidP="00E95E0D">
      <w:pPr>
        <w:pStyle w:val="EndNoteBibliography"/>
        <w:ind w:left="720" w:hanging="720"/>
        <w:rPr>
          <w:noProof/>
        </w:rPr>
      </w:pPr>
      <w:r w:rsidRPr="00E95E0D">
        <w:rPr>
          <w:noProof/>
        </w:rPr>
        <w:t xml:space="preserve">Villarroel, V., Bloxham, S., Bruna, D., Bruna, C., &amp; Herrera-Seda, C. (2018). Authentic assessment: creating a blueprint for course design. </w:t>
      </w:r>
      <w:r w:rsidRPr="00E95E0D">
        <w:rPr>
          <w:i/>
          <w:noProof/>
        </w:rPr>
        <w:t>Assessment &amp; Evaluation in Higher Education</w:t>
      </w:r>
      <w:r w:rsidRPr="00E95E0D">
        <w:rPr>
          <w:noProof/>
        </w:rPr>
        <w:t>,</w:t>
      </w:r>
      <w:r w:rsidRPr="00E95E0D">
        <w:rPr>
          <w:i/>
          <w:noProof/>
        </w:rPr>
        <w:t xml:space="preserve"> 43</w:t>
      </w:r>
      <w:r w:rsidRPr="00E95E0D">
        <w:rPr>
          <w:noProof/>
        </w:rPr>
        <w:t xml:space="preserve">(5), 840-854. </w:t>
      </w:r>
    </w:p>
    <w:p w14:paraId="3407208E" w14:textId="77777777" w:rsidR="00E95E0D" w:rsidRPr="00E95E0D" w:rsidRDefault="00E95E0D" w:rsidP="00E95E0D">
      <w:pPr>
        <w:pStyle w:val="EndNoteBibliography"/>
        <w:ind w:left="720" w:hanging="720"/>
        <w:rPr>
          <w:noProof/>
        </w:rPr>
      </w:pPr>
      <w:r w:rsidRPr="00E95E0D">
        <w:rPr>
          <w:noProof/>
        </w:rPr>
        <w:t xml:space="preserve">Yeadon, W., Inyang, O.-O., Mizouri, A., Peach, A., &amp; Testrow, C. P. (2023). The death of the short-form physics essay in the coming AI revolution. </w:t>
      </w:r>
      <w:r w:rsidRPr="00E95E0D">
        <w:rPr>
          <w:i/>
          <w:noProof/>
        </w:rPr>
        <w:t>Physics Education</w:t>
      </w:r>
      <w:r w:rsidRPr="00E95E0D">
        <w:rPr>
          <w:noProof/>
        </w:rPr>
        <w:t>,</w:t>
      </w:r>
      <w:r w:rsidRPr="00E95E0D">
        <w:rPr>
          <w:i/>
          <w:noProof/>
        </w:rPr>
        <w:t xml:space="preserve"> 58</w:t>
      </w:r>
      <w:r w:rsidRPr="00E95E0D">
        <w:rPr>
          <w:noProof/>
        </w:rPr>
        <w:t xml:space="preserve">(3), 035027. </w:t>
      </w:r>
    </w:p>
    <w:p w14:paraId="048A19CC" w14:textId="68BC410A" w:rsidR="00E95E0D" w:rsidRPr="00E95E0D" w:rsidRDefault="00E95E0D" w:rsidP="00E95E0D">
      <w:pPr>
        <w:pStyle w:val="EndNoteBibliography"/>
        <w:ind w:left="720" w:hanging="720"/>
        <w:rPr>
          <w:noProof/>
        </w:rPr>
      </w:pPr>
      <w:r w:rsidRPr="00E95E0D">
        <w:rPr>
          <w:noProof/>
        </w:rPr>
        <w:t xml:space="preserve">Yeadon, W., Inyang, O. O., Mizouri, A., Peach, A., &amp; Testrow, C. P. (2023). The death of the short-form physics essay in the coming AI revolution [Article]. </w:t>
      </w:r>
      <w:r w:rsidRPr="00E95E0D">
        <w:rPr>
          <w:i/>
          <w:noProof/>
        </w:rPr>
        <w:t>Physics Education</w:t>
      </w:r>
      <w:r w:rsidRPr="00E95E0D">
        <w:rPr>
          <w:noProof/>
        </w:rPr>
        <w:t>,</w:t>
      </w:r>
      <w:r w:rsidRPr="00E95E0D">
        <w:rPr>
          <w:i/>
          <w:noProof/>
        </w:rPr>
        <w:t xml:space="preserve"> 58</w:t>
      </w:r>
      <w:r w:rsidRPr="00E95E0D">
        <w:rPr>
          <w:noProof/>
        </w:rPr>
        <w:t xml:space="preserve">(3), Article 035027. </w:t>
      </w:r>
      <w:hyperlink r:id="rId14" w:history="1">
        <w:r w:rsidRPr="00E95E0D">
          <w:rPr>
            <w:rStyle w:val="Siuktni"/>
            <w:noProof/>
          </w:rPr>
          <w:t>https://doi.org/10.1088/1361-6552/acc5cf</w:t>
        </w:r>
      </w:hyperlink>
      <w:r w:rsidRPr="00E95E0D">
        <w:rPr>
          <w:noProof/>
        </w:rPr>
        <w:t xml:space="preserve"> </w:t>
      </w:r>
    </w:p>
    <w:p w14:paraId="40FBC59D" w14:textId="1078C77F" w:rsidR="00F6417D" w:rsidRPr="00F6417D" w:rsidRDefault="00F6417D" w:rsidP="00F6417D">
      <w:pPr>
        <w:spacing w:line="276" w:lineRule="auto"/>
        <w:rPr>
          <w:rFonts w:ascii="Arial" w:eastAsia="Times" w:hAnsi="Arial" w:cs="Arial"/>
          <w:sz w:val="22"/>
          <w:szCs w:val="22"/>
        </w:rPr>
      </w:pPr>
      <w:r w:rsidRPr="006073C0">
        <w:rPr>
          <w:rFonts w:ascii="Arial" w:eastAsia="Times" w:hAnsi="Arial" w:cs="Arial"/>
          <w:sz w:val="20"/>
          <w:szCs w:val="20"/>
        </w:rPr>
        <w:fldChar w:fldCharType="end"/>
      </w:r>
    </w:p>
    <w:p w14:paraId="15D8EE35" w14:textId="77777777" w:rsidR="008F3782" w:rsidRPr="00F6417D" w:rsidRDefault="008F3782">
      <w:pPr>
        <w:pStyle w:val="ICCENormalText1stparagraph"/>
        <w:rPr>
          <w:rFonts w:cs="Arial"/>
          <w:szCs w:val="22"/>
        </w:rPr>
      </w:pPr>
    </w:p>
    <w:p w14:paraId="3E371662" w14:textId="77777777" w:rsidR="008F3782" w:rsidRDefault="008F3782">
      <w:pPr>
        <w:pStyle w:val="ICCEReferences"/>
      </w:pPr>
    </w:p>
    <w:sectPr w:rsidR="008F3782" w:rsidSect="009F543D">
      <w:headerReference w:type="first" r:id="rId15"/>
      <w:pgSz w:w="11909" w:h="16834" w:code="9"/>
      <w:pgMar w:top="1440" w:right="1440" w:bottom="1151"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551BB" w14:textId="77777777" w:rsidR="001F211E" w:rsidRDefault="001F211E">
      <w:r>
        <w:separator/>
      </w:r>
    </w:p>
  </w:endnote>
  <w:endnote w:type="continuationSeparator" w:id="0">
    <w:p w14:paraId="4A9A9B36" w14:textId="77777777" w:rsidR="001F211E" w:rsidRDefault="001F21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20E67" w14:textId="77777777" w:rsidR="001F211E" w:rsidRDefault="001F211E">
      <w:r>
        <w:separator/>
      </w:r>
    </w:p>
  </w:footnote>
  <w:footnote w:type="continuationSeparator" w:id="0">
    <w:p w14:paraId="214E71A4" w14:textId="77777777" w:rsidR="001F211E" w:rsidRDefault="001F211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A7331" w14:textId="77777777" w:rsidR="00264769" w:rsidRDefault="00560576" w:rsidP="002228A8">
    <w:pPr>
      <w:pStyle w:val="utrang"/>
      <w:jc w:val="center"/>
    </w:pPr>
    <w:r w:rsidRPr="00B26596">
      <w:rPr>
        <w:lang w:val="da-DK" w:eastAsia="zh-TW"/>
      </w:rPr>
      <w:t>Shih</w:t>
    </w:r>
    <w:r w:rsidR="00AD56FF" w:rsidRPr="00B26596">
      <w:rPr>
        <w:lang w:val="da-DK" w:eastAsia="zh-TW"/>
      </w:rPr>
      <w:t xml:space="preserve">, </w:t>
    </w:r>
    <w:r w:rsidRPr="00B26596">
      <w:rPr>
        <w:lang w:val="da-DK" w:eastAsia="zh-TW"/>
      </w:rPr>
      <w:t>JL</w:t>
    </w:r>
    <w:r w:rsidR="00C228F4" w:rsidRPr="00B26596">
      <w:rPr>
        <w:rFonts w:hint="eastAsia"/>
        <w:lang w:val="da-DK" w:eastAsia="zh-TW"/>
      </w:rPr>
      <w:t xml:space="preserve">. </w:t>
    </w:r>
    <w:r w:rsidR="00264769" w:rsidRPr="00B26596">
      <w:rPr>
        <w:lang w:val="da-DK"/>
      </w:rPr>
      <w:t>et al. (Eds.) (</w:t>
    </w:r>
    <w:r w:rsidR="00AD56FF" w:rsidRPr="00B26596">
      <w:rPr>
        <w:lang w:val="da-DK"/>
      </w:rPr>
      <w:t>202</w:t>
    </w:r>
    <w:r w:rsidRPr="00B26596">
      <w:rPr>
        <w:lang w:val="da-DK"/>
      </w:rPr>
      <w:t>3</w:t>
    </w:r>
    <w:r w:rsidR="00AD56FF" w:rsidRPr="00B26596">
      <w:rPr>
        <w:lang w:val="da-DK"/>
      </w:rPr>
      <w:t xml:space="preserve">). </w:t>
    </w:r>
    <w:r w:rsidR="00AD56FF">
      <w:t>Proceedings of the 3</w:t>
    </w:r>
    <w:r>
      <w:t>1</w:t>
    </w:r>
    <w:r>
      <w:rPr>
        <w:vertAlign w:val="superscript"/>
      </w:rPr>
      <w:t>st</w:t>
    </w:r>
    <w:r w:rsidR="0026391A">
      <w:rPr>
        <w:rFonts w:hint="eastAsia"/>
        <w:lang w:eastAsia="zh-TW"/>
      </w:rPr>
      <w:t xml:space="preserve"> </w:t>
    </w:r>
    <w:r w:rsidR="00264769" w:rsidRPr="00264769">
      <w:t>International Conference on Computers in Education.</w:t>
    </w:r>
    <w:r w:rsidR="00A508D7">
      <w:t xml:space="preserve"> </w:t>
    </w:r>
    <w:r w:rsidR="00264769" w:rsidRPr="00264769">
      <w:t>Asia-Pacific Society for Computers in 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624C5278"/>
    <w:lvl w:ilvl="0">
      <w:start w:val="1"/>
      <w:numFmt w:val="decimal"/>
      <w:pStyle w:val="Sudong2"/>
      <w:lvlText w:val="%1."/>
      <w:lvlJc w:val="left"/>
      <w:pPr>
        <w:tabs>
          <w:tab w:val="num" w:pos="841"/>
        </w:tabs>
        <w:ind w:left="841" w:hanging="360"/>
      </w:pPr>
      <w:rPr>
        <w:rFonts w:cs="Times New Roman"/>
      </w:rPr>
    </w:lvl>
  </w:abstractNum>
  <w:abstractNum w:abstractNumId="1" w15:restartNumberingAfterBreak="0">
    <w:nsid w:val="FFFFFF83"/>
    <w:multiLevelType w:val="singleLevel"/>
    <w:tmpl w:val="A1DE618E"/>
    <w:lvl w:ilvl="0">
      <w:start w:val="1"/>
      <w:numFmt w:val="bullet"/>
      <w:pStyle w:val="Duudong2"/>
      <w:lvlText w:val=""/>
      <w:lvlJc w:val="left"/>
      <w:pPr>
        <w:ind w:left="880" w:hanging="480"/>
      </w:pPr>
      <w:rPr>
        <w:rFonts w:ascii="Symbol" w:hAnsi="Symbol" w:hint="default"/>
      </w:rPr>
    </w:lvl>
  </w:abstractNum>
  <w:abstractNum w:abstractNumId="2" w15:restartNumberingAfterBreak="0">
    <w:nsid w:val="FFFFFF88"/>
    <w:multiLevelType w:val="singleLevel"/>
    <w:tmpl w:val="BD9A5854"/>
    <w:lvl w:ilvl="0">
      <w:start w:val="1"/>
      <w:numFmt w:val="decimal"/>
      <w:pStyle w:val="Sudong"/>
      <w:lvlText w:val="%1."/>
      <w:lvlJc w:val="left"/>
      <w:pPr>
        <w:tabs>
          <w:tab w:val="num" w:pos="361"/>
        </w:tabs>
        <w:ind w:left="361" w:hanging="360"/>
      </w:pPr>
      <w:rPr>
        <w:rFonts w:cs="Times New Roman"/>
      </w:rPr>
    </w:lvl>
  </w:abstractNum>
  <w:abstractNum w:abstractNumId="3" w15:restartNumberingAfterBreak="0">
    <w:nsid w:val="089031E7"/>
    <w:multiLevelType w:val="hybridMultilevel"/>
    <w:tmpl w:val="4E1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955E4"/>
    <w:multiLevelType w:val="multilevel"/>
    <w:tmpl w:val="564036D4"/>
    <w:lvl w:ilvl="0">
      <w:start w:val="1"/>
      <w:numFmt w:val="decimal"/>
      <w:pStyle w:val="ICCEHeading2"/>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pStyle w:val="ICCEHeading3"/>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7076529"/>
    <w:multiLevelType w:val="hybridMultilevel"/>
    <w:tmpl w:val="1B3C0F1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2784243">
    <w:abstractNumId w:val="4"/>
  </w:num>
  <w:num w:numId="2" w16cid:durableId="36319316">
    <w:abstractNumId w:val="1"/>
  </w:num>
  <w:num w:numId="3" w16cid:durableId="1070269027">
    <w:abstractNumId w:val="2"/>
  </w:num>
  <w:num w:numId="4" w16cid:durableId="1039166365">
    <w:abstractNumId w:val="0"/>
  </w:num>
  <w:num w:numId="5" w16cid:durableId="1938901170">
    <w:abstractNumId w:val="3"/>
  </w:num>
  <w:num w:numId="6" w16cid:durableId="126419030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oNotHyphenateCaps/>
  <w:drawingGridHorizontalSpacing w:val="120"/>
  <w:drawingGridVerticalSpacing w:val="120"/>
  <w:displayHorizontalDrawingGridEvery w:val="0"/>
  <w:displayVerticalDrawingGridEvery w:val="3"/>
  <w:doNotShadeFormData/>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d5p52mrves4efraq5wfewdfw5v5p9se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9B6134"/>
    <w:rsid w:val="000341C4"/>
    <w:rsid w:val="00035014"/>
    <w:rsid w:val="00052682"/>
    <w:rsid w:val="00064C88"/>
    <w:rsid w:val="00073CBD"/>
    <w:rsid w:val="00080C46"/>
    <w:rsid w:val="00096CD6"/>
    <w:rsid w:val="000A36EE"/>
    <w:rsid w:val="000A7B5D"/>
    <w:rsid w:val="000B06EB"/>
    <w:rsid w:val="000B1663"/>
    <w:rsid w:val="000B3CFD"/>
    <w:rsid w:val="000B599C"/>
    <w:rsid w:val="000C3023"/>
    <w:rsid w:val="000D29C0"/>
    <w:rsid w:val="000D4DE3"/>
    <w:rsid w:val="000F5D3E"/>
    <w:rsid w:val="000F7629"/>
    <w:rsid w:val="001315D8"/>
    <w:rsid w:val="00144578"/>
    <w:rsid w:val="00145C5C"/>
    <w:rsid w:val="001523DE"/>
    <w:rsid w:val="0017031B"/>
    <w:rsid w:val="00171512"/>
    <w:rsid w:val="001A0D33"/>
    <w:rsid w:val="001A297F"/>
    <w:rsid w:val="001C7BD0"/>
    <w:rsid w:val="001D3312"/>
    <w:rsid w:val="001E14CA"/>
    <w:rsid w:val="001E2E1B"/>
    <w:rsid w:val="001E3FB9"/>
    <w:rsid w:val="001F0620"/>
    <w:rsid w:val="001F211E"/>
    <w:rsid w:val="001F2E74"/>
    <w:rsid w:val="00202644"/>
    <w:rsid w:val="00207E4F"/>
    <w:rsid w:val="002228A8"/>
    <w:rsid w:val="00222913"/>
    <w:rsid w:val="00227817"/>
    <w:rsid w:val="002322C6"/>
    <w:rsid w:val="002376F5"/>
    <w:rsid w:val="002378FB"/>
    <w:rsid w:val="00242FE2"/>
    <w:rsid w:val="0024529B"/>
    <w:rsid w:val="0026391A"/>
    <w:rsid w:val="00264769"/>
    <w:rsid w:val="0029114B"/>
    <w:rsid w:val="002A4781"/>
    <w:rsid w:val="002A77B4"/>
    <w:rsid w:val="002B2608"/>
    <w:rsid w:val="002B664E"/>
    <w:rsid w:val="002C1935"/>
    <w:rsid w:val="002C74CD"/>
    <w:rsid w:val="002E2A36"/>
    <w:rsid w:val="002E7D80"/>
    <w:rsid w:val="002F65F5"/>
    <w:rsid w:val="002F7816"/>
    <w:rsid w:val="00300E75"/>
    <w:rsid w:val="00310695"/>
    <w:rsid w:val="003147F6"/>
    <w:rsid w:val="0032010A"/>
    <w:rsid w:val="00321373"/>
    <w:rsid w:val="00327852"/>
    <w:rsid w:val="00352ABF"/>
    <w:rsid w:val="00366EBB"/>
    <w:rsid w:val="00371056"/>
    <w:rsid w:val="00374E91"/>
    <w:rsid w:val="00384868"/>
    <w:rsid w:val="00387BE9"/>
    <w:rsid w:val="003973D2"/>
    <w:rsid w:val="00405847"/>
    <w:rsid w:val="004129AE"/>
    <w:rsid w:val="004272E8"/>
    <w:rsid w:val="00432B73"/>
    <w:rsid w:val="004350F9"/>
    <w:rsid w:val="004449B4"/>
    <w:rsid w:val="00450803"/>
    <w:rsid w:val="00476AD5"/>
    <w:rsid w:val="004803E6"/>
    <w:rsid w:val="004A0342"/>
    <w:rsid w:val="004A45DF"/>
    <w:rsid w:val="004B1FE6"/>
    <w:rsid w:val="004B3DDF"/>
    <w:rsid w:val="004B5563"/>
    <w:rsid w:val="004E3EDF"/>
    <w:rsid w:val="004E4F90"/>
    <w:rsid w:val="004F67CB"/>
    <w:rsid w:val="00507F90"/>
    <w:rsid w:val="00510CE4"/>
    <w:rsid w:val="0055484A"/>
    <w:rsid w:val="00560576"/>
    <w:rsid w:val="0056569A"/>
    <w:rsid w:val="00575F74"/>
    <w:rsid w:val="005E4DB1"/>
    <w:rsid w:val="005F025A"/>
    <w:rsid w:val="005F3166"/>
    <w:rsid w:val="0060114C"/>
    <w:rsid w:val="006073C0"/>
    <w:rsid w:val="00617E89"/>
    <w:rsid w:val="00620494"/>
    <w:rsid w:val="0062721D"/>
    <w:rsid w:val="00634F52"/>
    <w:rsid w:val="006452FA"/>
    <w:rsid w:val="00650055"/>
    <w:rsid w:val="0065150F"/>
    <w:rsid w:val="006557E8"/>
    <w:rsid w:val="0065680D"/>
    <w:rsid w:val="00666DF7"/>
    <w:rsid w:val="00671554"/>
    <w:rsid w:val="0067477C"/>
    <w:rsid w:val="00680BB9"/>
    <w:rsid w:val="00684580"/>
    <w:rsid w:val="006A46E5"/>
    <w:rsid w:val="006A63C8"/>
    <w:rsid w:val="006D2F7B"/>
    <w:rsid w:val="006D6178"/>
    <w:rsid w:val="00703EBC"/>
    <w:rsid w:val="00712DCC"/>
    <w:rsid w:val="007163A4"/>
    <w:rsid w:val="007215E5"/>
    <w:rsid w:val="007336DC"/>
    <w:rsid w:val="00734DB8"/>
    <w:rsid w:val="0073683A"/>
    <w:rsid w:val="00740AB1"/>
    <w:rsid w:val="007413F1"/>
    <w:rsid w:val="00755517"/>
    <w:rsid w:val="00755F15"/>
    <w:rsid w:val="00756225"/>
    <w:rsid w:val="00761F01"/>
    <w:rsid w:val="00767F5F"/>
    <w:rsid w:val="007703EB"/>
    <w:rsid w:val="00776FAC"/>
    <w:rsid w:val="007806C5"/>
    <w:rsid w:val="00782973"/>
    <w:rsid w:val="00795348"/>
    <w:rsid w:val="007A7D65"/>
    <w:rsid w:val="007B7C48"/>
    <w:rsid w:val="007C4D77"/>
    <w:rsid w:val="007C4F75"/>
    <w:rsid w:val="007C527B"/>
    <w:rsid w:val="007D1A6C"/>
    <w:rsid w:val="007D1CEB"/>
    <w:rsid w:val="007E0493"/>
    <w:rsid w:val="007F1D73"/>
    <w:rsid w:val="007F37F6"/>
    <w:rsid w:val="00800190"/>
    <w:rsid w:val="0081179D"/>
    <w:rsid w:val="0082554D"/>
    <w:rsid w:val="00855AF7"/>
    <w:rsid w:val="00871A75"/>
    <w:rsid w:val="00873807"/>
    <w:rsid w:val="00884A28"/>
    <w:rsid w:val="00884DB5"/>
    <w:rsid w:val="0089141E"/>
    <w:rsid w:val="0089257D"/>
    <w:rsid w:val="00892FB2"/>
    <w:rsid w:val="0089416E"/>
    <w:rsid w:val="008A0B6E"/>
    <w:rsid w:val="008A3F70"/>
    <w:rsid w:val="008A7130"/>
    <w:rsid w:val="008D6D46"/>
    <w:rsid w:val="008D7F9D"/>
    <w:rsid w:val="008F3782"/>
    <w:rsid w:val="00901B8B"/>
    <w:rsid w:val="009123AF"/>
    <w:rsid w:val="00926699"/>
    <w:rsid w:val="0093058D"/>
    <w:rsid w:val="00937153"/>
    <w:rsid w:val="00940638"/>
    <w:rsid w:val="00947894"/>
    <w:rsid w:val="009503DF"/>
    <w:rsid w:val="00956739"/>
    <w:rsid w:val="009611B2"/>
    <w:rsid w:val="0097314A"/>
    <w:rsid w:val="00980037"/>
    <w:rsid w:val="00983F9E"/>
    <w:rsid w:val="00993334"/>
    <w:rsid w:val="009937E7"/>
    <w:rsid w:val="009B297F"/>
    <w:rsid w:val="009B6134"/>
    <w:rsid w:val="009C7DCA"/>
    <w:rsid w:val="009D5AC1"/>
    <w:rsid w:val="009E1514"/>
    <w:rsid w:val="009E52D1"/>
    <w:rsid w:val="009F0BC1"/>
    <w:rsid w:val="009F543D"/>
    <w:rsid w:val="009F70AE"/>
    <w:rsid w:val="00A0212A"/>
    <w:rsid w:val="00A04031"/>
    <w:rsid w:val="00A170B0"/>
    <w:rsid w:val="00A209B3"/>
    <w:rsid w:val="00A4050B"/>
    <w:rsid w:val="00A508D7"/>
    <w:rsid w:val="00A51C53"/>
    <w:rsid w:val="00A562B4"/>
    <w:rsid w:val="00A74120"/>
    <w:rsid w:val="00A74908"/>
    <w:rsid w:val="00A812CC"/>
    <w:rsid w:val="00A87551"/>
    <w:rsid w:val="00AC390B"/>
    <w:rsid w:val="00AC3A22"/>
    <w:rsid w:val="00AD56FF"/>
    <w:rsid w:val="00AE22D5"/>
    <w:rsid w:val="00AE3638"/>
    <w:rsid w:val="00AE6D97"/>
    <w:rsid w:val="00B0537F"/>
    <w:rsid w:val="00B127BB"/>
    <w:rsid w:val="00B14460"/>
    <w:rsid w:val="00B2425B"/>
    <w:rsid w:val="00B26596"/>
    <w:rsid w:val="00B27F12"/>
    <w:rsid w:val="00B408C6"/>
    <w:rsid w:val="00B423DD"/>
    <w:rsid w:val="00B43122"/>
    <w:rsid w:val="00B630E1"/>
    <w:rsid w:val="00B650FE"/>
    <w:rsid w:val="00B72DA4"/>
    <w:rsid w:val="00B7771E"/>
    <w:rsid w:val="00B8032D"/>
    <w:rsid w:val="00B8264C"/>
    <w:rsid w:val="00B97C40"/>
    <w:rsid w:val="00BA2B2D"/>
    <w:rsid w:val="00BA6C1B"/>
    <w:rsid w:val="00BB7DA8"/>
    <w:rsid w:val="00BC6988"/>
    <w:rsid w:val="00BE6BA3"/>
    <w:rsid w:val="00BF4801"/>
    <w:rsid w:val="00BF5CF0"/>
    <w:rsid w:val="00BF7186"/>
    <w:rsid w:val="00C0511D"/>
    <w:rsid w:val="00C1306E"/>
    <w:rsid w:val="00C15AFF"/>
    <w:rsid w:val="00C228F4"/>
    <w:rsid w:val="00C3674F"/>
    <w:rsid w:val="00C45763"/>
    <w:rsid w:val="00C46A12"/>
    <w:rsid w:val="00C632CE"/>
    <w:rsid w:val="00C738DF"/>
    <w:rsid w:val="00C812A4"/>
    <w:rsid w:val="00CD65D7"/>
    <w:rsid w:val="00CD712F"/>
    <w:rsid w:val="00CE6A78"/>
    <w:rsid w:val="00CF0FE7"/>
    <w:rsid w:val="00CF7EB6"/>
    <w:rsid w:val="00D03E4A"/>
    <w:rsid w:val="00D1698E"/>
    <w:rsid w:val="00D176A8"/>
    <w:rsid w:val="00D20127"/>
    <w:rsid w:val="00D31A29"/>
    <w:rsid w:val="00D34A1E"/>
    <w:rsid w:val="00D65354"/>
    <w:rsid w:val="00D74917"/>
    <w:rsid w:val="00D81B1B"/>
    <w:rsid w:val="00D83221"/>
    <w:rsid w:val="00D92D2D"/>
    <w:rsid w:val="00DB7C09"/>
    <w:rsid w:val="00DC0298"/>
    <w:rsid w:val="00DE1C8D"/>
    <w:rsid w:val="00DE4EB0"/>
    <w:rsid w:val="00E0058E"/>
    <w:rsid w:val="00E01075"/>
    <w:rsid w:val="00E032CB"/>
    <w:rsid w:val="00E04D55"/>
    <w:rsid w:val="00E05FFD"/>
    <w:rsid w:val="00E06137"/>
    <w:rsid w:val="00E107D2"/>
    <w:rsid w:val="00E12EBD"/>
    <w:rsid w:val="00E21EBC"/>
    <w:rsid w:val="00E37016"/>
    <w:rsid w:val="00E40878"/>
    <w:rsid w:val="00E55C35"/>
    <w:rsid w:val="00E701F0"/>
    <w:rsid w:val="00E838B3"/>
    <w:rsid w:val="00E95E0D"/>
    <w:rsid w:val="00EA2F11"/>
    <w:rsid w:val="00EA78EA"/>
    <w:rsid w:val="00EB2A8E"/>
    <w:rsid w:val="00EB2FA0"/>
    <w:rsid w:val="00ED1437"/>
    <w:rsid w:val="00F05E85"/>
    <w:rsid w:val="00F15052"/>
    <w:rsid w:val="00F152D7"/>
    <w:rsid w:val="00F2116D"/>
    <w:rsid w:val="00F25C54"/>
    <w:rsid w:val="00F361A6"/>
    <w:rsid w:val="00F44884"/>
    <w:rsid w:val="00F6417D"/>
    <w:rsid w:val="00F7058A"/>
    <w:rsid w:val="00F83AF9"/>
    <w:rsid w:val="00F83CAC"/>
    <w:rsid w:val="00F9051E"/>
    <w:rsid w:val="00FB311C"/>
    <w:rsid w:val="00FD259C"/>
    <w:rsid w:val="00FE7E20"/>
    <w:rsid w:val="00FF1C5B"/>
    <w:rsid w:val="00FF4DDB"/>
    <w:rsid w:val="00FF712D"/>
    <w:rsid w:val="4D81F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605801"/>
  <w15:chartTrackingRefBased/>
  <w15:docId w15:val="{D0A6234C-44CD-4302-9C6C-70E8C491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pPr>
      <w:ind w:left="924" w:hanging="357"/>
      <w:jc w:val="both"/>
    </w:pPr>
    <w:rPr>
      <w:rFonts w:eastAsia="PMingLiU"/>
      <w:sz w:val="24"/>
      <w:szCs w:val="24"/>
    </w:rPr>
  </w:style>
  <w:style w:type="paragraph" w:styleId="u1">
    <w:name w:val="heading 1"/>
    <w:basedOn w:val="Tiu"/>
    <w:next w:val="Binhthng"/>
    <w:uiPriority w:val="9"/>
    <w:qFormat/>
    <w:pPr>
      <w:keepNext/>
    </w:pPr>
    <w:rPr>
      <w:rFonts w:ascii="Arial" w:eastAsia="SimSun" w:hAnsi="Arial" w:cs="Arial"/>
      <w:b w:val="0"/>
      <w:bCs w:val="0"/>
      <w:kern w:val="32"/>
      <w:sz w:val="44"/>
    </w:rPr>
  </w:style>
  <w:style w:type="paragraph" w:styleId="u2">
    <w:name w:val="heading 2"/>
    <w:basedOn w:val="u1"/>
    <w:next w:val="Binhthng"/>
    <w:uiPriority w:val="9"/>
    <w:qFormat/>
    <w:pPr>
      <w:overflowPunct w:val="0"/>
      <w:autoSpaceDE w:val="0"/>
      <w:autoSpaceDN w:val="0"/>
      <w:adjustRightInd w:val="0"/>
      <w:spacing w:after="120"/>
      <w:jc w:val="both"/>
      <w:textAlignment w:val="baseline"/>
      <w:outlineLvl w:val="1"/>
    </w:pPr>
    <w:rPr>
      <w:rFonts w:ascii="Helvetica" w:eastAsia="PMingLiU" w:hAnsi="Helvetica" w:cs="Times New Roman"/>
      <w:bCs/>
      <w:kern w:val="28"/>
      <w:sz w:val="20"/>
      <w:szCs w:val="20"/>
      <w:lang w:eastAsia="en-US"/>
    </w:rPr>
  </w:style>
  <w:style w:type="paragraph" w:styleId="u3">
    <w:name w:val="heading 3"/>
    <w:basedOn w:val="Binhthng"/>
    <w:next w:val="Binhthng"/>
    <w:link w:val="u3Char"/>
    <w:uiPriority w:val="9"/>
    <w:qFormat/>
    <w:pPr>
      <w:keepNext/>
      <w:spacing w:line="720" w:lineRule="auto"/>
      <w:outlineLvl w:val="2"/>
    </w:pPr>
    <w:rPr>
      <w:rFonts w:ascii="Cambria" w:hAnsi="Cambria"/>
      <w:b/>
      <w:bCs/>
      <w:sz w:val="36"/>
      <w:szCs w:val="36"/>
    </w:rPr>
  </w:style>
  <w:style w:type="paragraph" w:styleId="u4">
    <w:name w:val="heading 4"/>
    <w:basedOn w:val="Binhthng"/>
    <w:next w:val="Binhthng"/>
    <w:uiPriority w:val="9"/>
    <w:qFormat/>
    <w:pPr>
      <w:keepNext/>
      <w:spacing w:line="720" w:lineRule="auto"/>
      <w:outlineLvl w:val="3"/>
    </w:pPr>
    <w:rPr>
      <w:rFonts w:ascii="Cambria" w:hAnsi="Cambria"/>
      <w:sz w:val="36"/>
      <w:szCs w:val="36"/>
    </w:rPr>
  </w:style>
  <w:style w:type="paragraph" w:styleId="u5">
    <w:name w:val="heading 5"/>
    <w:basedOn w:val="Binhthng"/>
    <w:next w:val="Binhthng"/>
    <w:link w:val="u5Char"/>
    <w:uiPriority w:val="9"/>
    <w:semiHidden/>
    <w:unhideWhenUsed/>
    <w:qFormat/>
    <w:rsid w:val="00F6417D"/>
    <w:pPr>
      <w:spacing w:before="240" w:after="60"/>
      <w:ind w:left="3600" w:hanging="360"/>
      <w:jc w:val="left"/>
      <w:outlineLvl w:val="4"/>
    </w:pPr>
    <w:rPr>
      <w:rFonts w:eastAsia="SimSun"/>
      <w:b/>
      <w:bCs/>
      <w:i/>
      <w:iCs/>
      <w:sz w:val="26"/>
      <w:szCs w:val="26"/>
      <w:lang w:eastAsia="en-US"/>
    </w:rPr>
  </w:style>
  <w:style w:type="paragraph" w:styleId="u6">
    <w:name w:val="heading 6"/>
    <w:basedOn w:val="Binhthng"/>
    <w:next w:val="Binhthng"/>
    <w:link w:val="u6Char"/>
    <w:uiPriority w:val="9"/>
    <w:semiHidden/>
    <w:unhideWhenUsed/>
    <w:qFormat/>
    <w:rsid w:val="00F6417D"/>
    <w:pPr>
      <w:spacing w:before="240" w:after="60"/>
      <w:ind w:left="4320" w:hanging="360"/>
      <w:jc w:val="left"/>
      <w:outlineLvl w:val="5"/>
    </w:pPr>
    <w:rPr>
      <w:rFonts w:eastAsia="SimSun"/>
      <w:b/>
      <w:bCs/>
      <w:lang w:eastAsia="en-US"/>
    </w:rPr>
  </w:style>
  <w:style w:type="paragraph" w:styleId="u7">
    <w:name w:val="heading 7"/>
    <w:basedOn w:val="Binhthng"/>
    <w:next w:val="Binhthng"/>
    <w:link w:val="u7Char"/>
    <w:uiPriority w:val="9"/>
    <w:qFormat/>
    <w:rsid w:val="00F6417D"/>
    <w:pPr>
      <w:spacing w:before="240" w:after="60"/>
      <w:ind w:left="5040" w:hanging="360"/>
      <w:jc w:val="left"/>
      <w:outlineLvl w:val="6"/>
    </w:pPr>
    <w:rPr>
      <w:rFonts w:eastAsia="SimSun"/>
      <w:lang w:eastAsia="en-US"/>
    </w:rPr>
  </w:style>
  <w:style w:type="paragraph" w:styleId="u8">
    <w:name w:val="heading 8"/>
    <w:basedOn w:val="Binhthng"/>
    <w:next w:val="Binhthng"/>
    <w:link w:val="u8Char"/>
    <w:uiPriority w:val="9"/>
    <w:qFormat/>
    <w:rsid w:val="00F6417D"/>
    <w:pPr>
      <w:spacing w:before="240" w:after="60"/>
      <w:ind w:left="5760" w:hanging="360"/>
      <w:jc w:val="left"/>
      <w:outlineLvl w:val="7"/>
    </w:pPr>
    <w:rPr>
      <w:rFonts w:eastAsia="SimSun"/>
      <w:i/>
      <w:iCs/>
      <w:lang w:eastAsia="en-US"/>
    </w:rPr>
  </w:style>
  <w:style w:type="paragraph" w:styleId="u9">
    <w:name w:val="heading 9"/>
    <w:basedOn w:val="Binhthng"/>
    <w:next w:val="Binhthng"/>
    <w:link w:val="u9Char"/>
    <w:uiPriority w:val="9"/>
    <w:qFormat/>
    <w:rsid w:val="00F6417D"/>
    <w:pPr>
      <w:spacing w:before="240" w:after="60"/>
      <w:ind w:left="6480" w:hanging="360"/>
      <w:jc w:val="left"/>
      <w:outlineLvl w:val="8"/>
    </w:pPr>
    <w:rPr>
      <w:rFonts w:ascii="Cambria" w:eastAsia="SimSun" w:hAnsi="Cambria"/>
      <w:lang w:eastAsia="en-US"/>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Heading1Char">
    <w:name w:val="Heading 1 Char"/>
    <w:rPr>
      <w:rFonts w:ascii="Cambria" w:eastAsia="PMingLiU" w:hAnsi="Cambria" w:cs="Times New Roman"/>
      <w:b/>
      <w:bCs/>
      <w:kern w:val="52"/>
      <w:sz w:val="52"/>
      <w:szCs w:val="52"/>
      <w:lang w:eastAsia="zh-CN"/>
    </w:rPr>
  </w:style>
  <w:style w:type="character" w:customStyle="1" w:styleId="Heading2Char">
    <w:name w:val="Heading 2 Char"/>
    <w:semiHidden/>
    <w:rPr>
      <w:rFonts w:ascii="Cambria" w:eastAsia="PMingLiU" w:hAnsi="Cambria" w:cs="Times New Roman"/>
      <w:b/>
      <w:bCs/>
      <w:sz w:val="48"/>
      <w:szCs w:val="48"/>
      <w:lang w:eastAsia="zh-CN"/>
    </w:rPr>
  </w:style>
  <w:style w:type="character" w:customStyle="1" w:styleId="Heading3Char">
    <w:name w:val="Heading 3 Char"/>
    <w:semiHidden/>
    <w:locked/>
    <w:rPr>
      <w:rFonts w:ascii="Cambria" w:eastAsia="PMingLiU" w:hAnsi="Cambria" w:cs="Times New Roman"/>
      <w:b/>
      <w:bCs/>
      <w:sz w:val="36"/>
      <w:szCs w:val="36"/>
      <w:lang w:eastAsia="zh-CN"/>
    </w:rPr>
  </w:style>
  <w:style w:type="character" w:customStyle="1" w:styleId="Heading4Char">
    <w:name w:val="Heading 4 Char"/>
    <w:semiHidden/>
    <w:locked/>
    <w:rPr>
      <w:rFonts w:ascii="Cambria" w:eastAsia="PMingLiU" w:hAnsi="Cambria" w:cs="Times New Roman"/>
      <w:sz w:val="36"/>
      <w:szCs w:val="36"/>
      <w:lang w:eastAsia="zh-CN"/>
    </w:rPr>
  </w:style>
  <w:style w:type="paragraph" w:styleId="Tiu">
    <w:name w:val="Title"/>
    <w:basedOn w:val="Binhthng"/>
    <w:next w:val="Binhthng"/>
    <w:qFormat/>
    <w:pPr>
      <w:spacing w:before="240" w:after="60"/>
      <w:jc w:val="center"/>
      <w:outlineLvl w:val="0"/>
    </w:pPr>
    <w:rPr>
      <w:rFonts w:ascii="Cambria" w:hAnsi="Cambria"/>
      <w:b/>
      <w:bCs/>
      <w:sz w:val="32"/>
      <w:szCs w:val="32"/>
    </w:rPr>
  </w:style>
  <w:style w:type="character" w:customStyle="1" w:styleId="TitleChar">
    <w:name w:val="Title Char"/>
    <w:locked/>
    <w:rPr>
      <w:rFonts w:ascii="Cambria" w:eastAsia="PMingLiU" w:hAnsi="Cambria" w:cs="Times New Roman"/>
      <w:b/>
      <w:bCs/>
      <w:sz w:val="32"/>
      <w:szCs w:val="32"/>
      <w:lang w:eastAsia="zh-CN"/>
    </w:rPr>
  </w:style>
  <w:style w:type="paragraph" w:customStyle="1" w:styleId="ICCEAuthorList">
    <w:name w:val="ICCE Author List"/>
    <w:basedOn w:val="Binhthng"/>
    <w:rsid w:val="00ED1437"/>
    <w:pPr>
      <w:overflowPunct w:val="0"/>
      <w:autoSpaceDE w:val="0"/>
      <w:autoSpaceDN w:val="0"/>
      <w:adjustRightInd w:val="0"/>
      <w:ind w:left="0" w:firstLine="0"/>
      <w:jc w:val="center"/>
      <w:textAlignment w:val="baseline"/>
    </w:pPr>
    <w:rPr>
      <w:rFonts w:ascii="Arial" w:hAnsi="Arial"/>
      <w:b/>
      <w:szCs w:val="20"/>
      <w:lang w:eastAsia="en-US"/>
    </w:rPr>
  </w:style>
  <w:style w:type="paragraph" w:customStyle="1" w:styleId="ICCEAffiliations">
    <w:name w:val="ICCE Affiliations"/>
    <w:basedOn w:val="Binhthng"/>
    <w:rsid w:val="00ED1437"/>
    <w:pPr>
      <w:overflowPunct w:val="0"/>
      <w:autoSpaceDE w:val="0"/>
      <w:autoSpaceDN w:val="0"/>
      <w:adjustRightInd w:val="0"/>
      <w:ind w:left="0" w:firstLine="0"/>
      <w:jc w:val="center"/>
      <w:textAlignment w:val="baseline"/>
    </w:pPr>
    <w:rPr>
      <w:rFonts w:ascii="Arial" w:hAnsi="Arial"/>
      <w:szCs w:val="20"/>
      <w:lang w:eastAsia="en-US"/>
    </w:rPr>
  </w:style>
  <w:style w:type="paragraph" w:customStyle="1" w:styleId="ICCEAbstract">
    <w:name w:val="ICCE Abstract"/>
    <w:basedOn w:val="Binhthng"/>
    <w:link w:val="ICCEAbstractChar"/>
    <w:rsid w:val="00ED1437"/>
    <w:pPr>
      <w:overflowPunct w:val="0"/>
      <w:autoSpaceDE w:val="0"/>
      <w:autoSpaceDN w:val="0"/>
      <w:adjustRightInd w:val="0"/>
      <w:ind w:left="720" w:right="720" w:firstLine="0"/>
      <w:textAlignment w:val="baseline"/>
    </w:pPr>
    <w:rPr>
      <w:rFonts w:ascii="Arial" w:hAnsi="Arial"/>
      <w:sz w:val="20"/>
      <w:szCs w:val="20"/>
      <w:lang w:eastAsia="en-US"/>
    </w:rPr>
  </w:style>
  <w:style w:type="paragraph" w:styleId="Bongchuthich">
    <w:name w:val="Balloon Text"/>
    <w:basedOn w:val="Binhthng"/>
    <w:link w:val="BongchuthichChar"/>
    <w:uiPriority w:val="99"/>
    <w:semiHidden/>
    <w:unhideWhenUsed/>
    <w:rsid w:val="006A63C8"/>
    <w:rPr>
      <w:rFonts w:ascii="Tahoma" w:hAnsi="Tahoma" w:cs="Tahoma"/>
      <w:sz w:val="16"/>
      <w:szCs w:val="16"/>
    </w:rPr>
  </w:style>
  <w:style w:type="paragraph" w:customStyle="1" w:styleId="ICCEReferences">
    <w:name w:val="ICCE References"/>
    <w:basedOn w:val="Binhthng"/>
    <w:rsid w:val="00E40878"/>
    <w:pPr>
      <w:overflowPunct w:val="0"/>
      <w:autoSpaceDE w:val="0"/>
      <w:autoSpaceDN w:val="0"/>
      <w:adjustRightInd w:val="0"/>
      <w:ind w:left="425" w:hanging="425"/>
      <w:jc w:val="left"/>
      <w:textAlignment w:val="baseline"/>
    </w:pPr>
    <w:rPr>
      <w:rFonts w:ascii="Arial" w:hAnsi="Arial"/>
      <w:sz w:val="20"/>
      <w:szCs w:val="20"/>
      <w:lang w:eastAsia="en-US"/>
    </w:rPr>
  </w:style>
  <w:style w:type="paragraph" w:styleId="Duudong">
    <w:name w:val="List Bullet"/>
    <w:aliases w:val="ICCE List Bullet"/>
    <w:basedOn w:val="Binhthng"/>
    <w:autoRedefine/>
    <w:semiHidden/>
    <w:rsid w:val="006D2F7B"/>
    <w:pPr>
      <w:tabs>
        <w:tab w:val="num" w:pos="709"/>
      </w:tabs>
      <w:overflowPunct w:val="0"/>
      <w:autoSpaceDE w:val="0"/>
      <w:autoSpaceDN w:val="0"/>
      <w:adjustRightInd w:val="0"/>
      <w:ind w:left="0" w:firstLine="0"/>
      <w:jc w:val="left"/>
      <w:textAlignment w:val="baseline"/>
    </w:pPr>
    <w:rPr>
      <w:rFonts w:ascii="Arial" w:hAnsi="Arial"/>
      <w:sz w:val="22"/>
      <w:szCs w:val="20"/>
      <w:lang w:eastAsia="en-US"/>
    </w:rPr>
  </w:style>
  <w:style w:type="paragraph" w:customStyle="1" w:styleId="ICCENormalText2ndparagraphsandlater">
    <w:name w:val="ICCE Normal Text (2nd paragraphs and later)"/>
    <w:basedOn w:val="Binhthng"/>
    <w:rsid w:val="006D2F7B"/>
    <w:pPr>
      <w:ind w:left="0" w:firstLine="539"/>
      <w:jc w:val="left"/>
    </w:pPr>
    <w:rPr>
      <w:rFonts w:ascii="Arial" w:hAnsi="Arial"/>
      <w:sz w:val="22"/>
    </w:rPr>
  </w:style>
  <w:style w:type="paragraph" w:customStyle="1" w:styleId="ICCENormalText1stparagraph">
    <w:name w:val="ICCE Normal Text (1st paragraph)"/>
    <w:basedOn w:val="Binhthng"/>
    <w:rsid w:val="00E40878"/>
    <w:pPr>
      <w:overflowPunct w:val="0"/>
      <w:autoSpaceDE w:val="0"/>
      <w:autoSpaceDN w:val="0"/>
      <w:adjustRightInd w:val="0"/>
      <w:ind w:left="0" w:firstLine="0"/>
      <w:jc w:val="left"/>
      <w:textAlignment w:val="baseline"/>
    </w:pPr>
    <w:rPr>
      <w:rFonts w:ascii="Arial" w:hAnsi="Arial"/>
      <w:sz w:val="22"/>
      <w:lang w:eastAsia="en-US"/>
    </w:rPr>
  </w:style>
  <w:style w:type="paragraph" w:customStyle="1" w:styleId="ICCEPaperTitle">
    <w:name w:val="ICCE Paper Title"/>
    <w:basedOn w:val="u1"/>
    <w:qFormat/>
    <w:rsid w:val="00ED1437"/>
    <w:pPr>
      <w:widowControl w:val="0"/>
      <w:autoSpaceDE w:val="0"/>
      <w:autoSpaceDN w:val="0"/>
      <w:adjustRightInd w:val="0"/>
      <w:ind w:left="0" w:firstLine="0"/>
    </w:pPr>
    <w:rPr>
      <w:rFonts w:eastAsia="PMingLiU"/>
      <w:b/>
      <w:bCs/>
      <w:szCs w:val="44"/>
    </w:rPr>
  </w:style>
  <w:style w:type="paragraph" w:customStyle="1" w:styleId="ICCEHeading">
    <w:name w:val="ICCE Heading"/>
    <w:basedOn w:val="u2"/>
    <w:rsid w:val="006D2F7B"/>
    <w:pPr>
      <w:widowControl w:val="0"/>
      <w:spacing w:before="0" w:after="0"/>
      <w:ind w:left="0" w:firstLine="0"/>
      <w:jc w:val="left"/>
    </w:pPr>
    <w:rPr>
      <w:rFonts w:ascii="Arial" w:hAnsi="Arial"/>
      <w:b/>
      <w:bCs w:val="0"/>
      <w:sz w:val="24"/>
    </w:rPr>
  </w:style>
  <w:style w:type="paragraph" w:customStyle="1" w:styleId="ICCEHeading1">
    <w:name w:val="ICCE Heading 1"/>
    <w:basedOn w:val="ICCEHeading"/>
    <w:rsid w:val="00ED1437"/>
  </w:style>
  <w:style w:type="paragraph" w:customStyle="1" w:styleId="ICCEHeading2">
    <w:name w:val="ICCE Heading 2"/>
    <w:basedOn w:val="u3"/>
    <w:link w:val="ICCEHeading2Char"/>
    <w:autoRedefine/>
    <w:rsid w:val="00D65354"/>
    <w:pPr>
      <w:widowControl w:val="0"/>
      <w:numPr>
        <w:numId w:val="1"/>
      </w:numPr>
      <w:autoSpaceDE w:val="0"/>
      <w:autoSpaceDN w:val="0"/>
      <w:adjustRightInd w:val="0"/>
      <w:spacing w:line="240" w:lineRule="auto"/>
    </w:pPr>
    <w:rPr>
      <w:rFonts w:ascii="Arial" w:hAnsi="Arial"/>
      <w:bCs w:val="0"/>
      <w:sz w:val="24"/>
    </w:rPr>
  </w:style>
  <w:style w:type="paragraph" w:styleId="Duytlai">
    <w:name w:val="Revision"/>
    <w:hidden/>
    <w:uiPriority w:val="99"/>
    <w:semiHidden/>
    <w:rsid w:val="00E40878"/>
    <w:rPr>
      <w:rFonts w:eastAsia="PMingLiU"/>
      <w:sz w:val="24"/>
      <w:szCs w:val="24"/>
    </w:rPr>
  </w:style>
  <w:style w:type="paragraph" w:styleId="Danhsach">
    <w:name w:val="List"/>
    <w:basedOn w:val="Binhthng"/>
    <w:semiHidden/>
    <w:pPr>
      <w:ind w:leftChars="200" w:left="100" w:hangingChars="200" w:hanging="200"/>
      <w:contextualSpacing/>
    </w:pPr>
  </w:style>
  <w:style w:type="paragraph" w:styleId="Sudong2">
    <w:name w:val="List Number 2"/>
    <w:basedOn w:val="Binhthng"/>
    <w:semiHidden/>
    <w:pPr>
      <w:numPr>
        <w:numId w:val="4"/>
      </w:numPr>
      <w:ind w:leftChars="400" w:left="400" w:hangingChars="200" w:hanging="200"/>
      <w:contextualSpacing/>
    </w:pPr>
  </w:style>
  <w:style w:type="paragraph" w:styleId="Danhsach2">
    <w:name w:val="List 2"/>
    <w:basedOn w:val="Binhthng"/>
    <w:semiHidden/>
    <w:pPr>
      <w:ind w:leftChars="400" w:left="100" w:hangingChars="200" w:hanging="200"/>
      <w:contextualSpacing/>
    </w:pPr>
  </w:style>
  <w:style w:type="paragraph" w:styleId="Duudong2">
    <w:name w:val="List Bullet 2"/>
    <w:basedOn w:val="Binhthng"/>
    <w:semiHidden/>
    <w:pPr>
      <w:numPr>
        <w:numId w:val="2"/>
      </w:numPr>
      <w:contextualSpacing/>
    </w:pPr>
  </w:style>
  <w:style w:type="paragraph" w:styleId="Sudong">
    <w:name w:val="List Number"/>
    <w:basedOn w:val="Binhthng"/>
    <w:semiHidden/>
    <w:pPr>
      <w:numPr>
        <w:numId w:val="3"/>
      </w:numPr>
      <w:ind w:leftChars="200" w:left="200" w:hangingChars="200" w:hanging="200"/>
      <w:contextualSpacing/>
    </w:pPr>
  </w:style>
  <w:style w:type="paragraph" w:styleId="utrang">
    <w:name w:val="header"/>
    <w:basedOn w:val="Binhthng"/>
    <w:semiHidden/>
    <w:pPr>
      <w:tabs>
        <w:tab w:val="center" w:pos="4153"/>
        <w:tab w:val="right" w:pos="8306"/>
      </w:tabs>
      <w:snapToGrid w:val="0"/>
    </w:pPr>
    <w:rPr>
      <w:sz w:val="20"/>
      <w:szCs w:val="20"/>
    </w:rPr>
  </w:style>
  <w:style w:type="character" w:customStyle="1" w:styleId="HeaderChar">
    <w:name w:val="Header Char"/>
    <w:locked/>
    <w:rPr>
      <w:rFonts w:cs="Times New Roman"/>
      <w:lang w:eastAsia="zh-CN"/>
    </w:rPr>
  </w:style>
  <w:style w:type="paragraph" w:styleId="Chntrang">
    <w:name w:val="footer"/>
    <w:basedOn w:val="Binhthng"/>
    <w:semiHidden/>
    <w:pPr>
      <w:tabs>
        <w:tab w:val="center" w:pos="4153"/>
        <w:tab w:val="right" w:pos="8306"/>
      </w:tabs>
      <w:snapToGrid w:val="0"/>
    </w:pPr>
    <w:rPr>
      <w:sz w:val="20"/>
      <w:szCs w:val="20"/>
    </w:rPr>
  </w:style>
  <w:style w:type="character" w:customStyle="1" w:styleId="FooterChar">
    <w:name w:val="Footer Char"/>
    <w:locked/>
    <w:rPr>
      <w:rFonts w:cs="Times New Roman"/>
      <w:lang w:eastAsia="zh-CN"/>
    </w:rPr>
  </w:style>
  <w:style w:type="paragraph" w:styleId="Bantailiu">
    <w:name w:val="Document Map"/>
    <w:basedOn w:val="Binhthng"/>
    <w:semiHidden/>
    <w:pPr>
      <w:shd w:val="clear" w:color="auto" w:fill="000080"/>
    </w:pPr>
    <w:rPr>
      <w:rFonts w:ascii="Arial" w:hAnsi="Arial"/>
    </w:rPr>
  </w:style>
  <w:style w:type="character" w:customStyle="1" w:styleId="DocumentMapChar">
    <w:name w:val="Document Map Char"/>
    <w:semiHidden/>
    <w:rPr>
      <w:rFonts w:eastAsia="PMingLiU"/>
      <w:sz w:val="0"/>
      <w:szCs w:val="0"/>
      <w:lang w:eastAsia="zh-CN"/>
    </w:rPr>
  </w:style>
  <w:style w:type="character" w:customStyle="1" w:styleId="BongchuthichChar">
    <w:name w:val="Bóng chú thích Char"/>
    <w:link w:val="Bongchuthich"/>
    <w:uiPriority w:val="99"/>
    <w:semiHidden/>
    <w:rsid w:val="006A63C8"/>
    <w:rPr>
      <w:rFonts w:ascii="Tahoma" w:eastAsia="PMingLiU" w:hAnsi="Tahoma" w:cs="Tahoma"/>
      <w:sz w:val="16"/>
      <w:szCs w:val="16"/>
    </w:rPr>
  </w:style>
  <w:style w:type="character" w:styleId="ThamchiuChuthich">
    <w:name w:val="annotation reference"/>
    <w:uiPriority w:val="99"/>
    <w:semiHidden/>
    <w:unhideWhenUsed/>
    <w:rsid w:val="00CD712F"/>
    <w:rPr>
      <w:sz w:val="16"/>
      <w:szCs w:val="16"/>
    </w:rPr>
  </w:style>
  <w:style w:type="paragraph" w:styleId="VnbanChuthich">
    <w:name w:val="annotation text"/>
    <w:basedOn w:val="Binhthng"/>
    <w:link w:val="VnbanChuthichChar"/>
    <w:uiPriority w:val="99"/>
    <w:semiHidden/>
    <w:unhideWhenUsed/>
    <w:rsid w:val="00CD712F"/>
    <w:rPr>
      <w:sz w:val="20"/>
      <w:szCs w:val="20"/>
    </w:rPr>
  </w:style>
  <w:style w:type="character" w:customStyle="1" w:styleId="VnbanChuthichChar">
    <w:name w:val="Văn bản Chú thích Char"/>
    <w:link w:val="VnbanChuthich"/>
    <w:uiPriority w:val="99"/>
    <w:semiHidden/>
    <w:rsid w:val="00CD712F"/>
    <w:rPr>
      <w:rFonts w:eastAsia="PMingLiU"/>
    </w:rPr>
  </w:style>
  <w:style w:type="paragraph" w:styleId="ChuChuthich">
    <w:name w:val="annotation subject"/>
    <w:basedOn w:val="VnbanChuthich"/>
    <w:next w:val="VnbanChuthich"/>
    <w:link w:val="ChuChuthichChar"/>
    <w:uiPriority w:val="99"/>
    <w:semiHidden/>
    <w:unhideWhenUsed/>
    <w:rsid w:val="00CD712F"/>
    <w:rPr>
      <w:b/>
      <w:bCs/>
    </w:rPr>
  </w:style>
  <w:style w:type="character" w:customStyle="1" w:styleId="ChuChuthichChar">
    <w:name w:val="Chủ đề Chú thích Char"/>
    <w:link w:val="ChuChuthich"/>
    <w:uiPriority w:val="99"/>
    <w:semiHidden/>
    <w:rsid w:val="00CD712F"/>
    <w:rPr>
      <w:rFonts w:eastAsia="PMingLiU"/>
      <w:b/>
      <w:bCs/>
    </w:rPr>
  </w:style>
  <w:style w:type="paragraph" w:styleId="ThnVnban">
    <w:name w:val="Body Text"/>
    <w:basedOn w:val="Binhthng"/>
    <w:link w:val="ThnVnbanChar"/>
    <w:rsid w:val="00B127BB"/>
    <w:pPr>
      <w:autoSpaceDE w:val="0"/>
      <w:autoSpaceDN w:val="0"/>
      <w:adjustRightInd w:val="0"/>
      <w:ind w:left="0" w:firstLine="0"/>
    </w:pPr>
    <w:rPr>
      <w:rFonts w:eastAsia="Times New Roman"/>
      <w:sz w:val="20"/>
      <w:szCs w:val="22"/>
      <w:lang w:eastAsia="en-US"/>
    </w:rPr>
  </w:style>
  <w:style w:type="character" w:customStyle="1" w:styleId="ThnVnbanChar">
    <w:name w:val="Thân Văn bản Char"/>
    <w:link w:val="ThnVnban"/>
    <w:rsid w:val="00B127BB"/>
    <w:rPr>
      <w:rFonts w:eastAsia="Times New Roman"/>
      <w:szCs w:val="22"/>
      <w:lang w:eastAsia="en-US"/>
    </w:rPr>
  </w:style>
  <w:style w:type="character" w:styleId="Siuktni">
    <w:name w:val="Hyperlink"/>
    <w:uiPriority w:val="99"/>
    <w:unhideWhenUsed/>
    <w:rsid w:val="007C4F75"/>
    <w:rPr>
      <w:color w:val="0000FF"/>
      <w:u w:val="single"/>
    </w:rPr>
  </w:style>
  <w:style w:type="paragraph" w:customStyle="1" w:styleId="ICCEKeywords">
    <w:name w:val="ICCE Keywords"/>
    <w:basedOn w:val="ICCEAbstract"/>
    <w:link w:val="ICCEKeywordsChar"/>
    <w:qFormat/>
    <w:rsid w:val="00ED1437"/>
  </w:style>
  <w:style w:type="paragraph" w:customStyle="1" w:styleId="ICCEHeading3">
    <w:name w:val="ICCE Heading 3"/>
    <w:basedOn w:val="ICCEHeading2"/>
    <w:link w:val="ICCEHeading3Char"/>
    <w:qFormat/>
    <w:rsid w:val="00ED1437"/>
    <w:pPr>
      <w:numPr>
        <w:ilvl w:val="2"/>
      </w:numPr>
      <w:ind w:left="864" w:hanging="864"/>
    </w:pPr>
    <w:rPr>
      <w:sz w:val="22"/>
    </w:rPr>
  </w:style>
  <w:style w:type="character" w:customStyle="1" w:styleId="ICCEAbstractChar">
    <w:name w:val="ICCE Abstract Char"/>
    <w:basedOn w:val="Phngmcinhcuaoanvn"/>
    <w:link w:val="ICCEAbstract"/>
    <w:rsid w:val="00ED1437"/>
    <w:rPr>
      <w:rFonts w:ascii="Arial" w:eastAsia="PMingLiU" w:hAnsi="Arial"/>
      <w:lang w:eastAsia="en-US"/>
    </w:rPr>
  </w:style>
  <w:style w:type="character" w:customStyle="1" w:styleId="ICCEKeywordsChar">
    <w:name w:val="ICCE Keywords Char"/>
    <w:basedOn w:val="ICCEAbstractChar"/>
    <w:link w:val="ICCEKeywords"/>
    <w:rsid w:val="00ED1437"/>
    <w:rPr>
      <w:rFonts w:ascii="Arial" w:eastAsia="PMingLiU" w:hAnsi="Arial"/>
      <w:lang w:eastAsia="en-US"/>
    </w:rPr>
  </w:style>
  <w:style w:type="paragraph" w:customStyle="1" w:styleId="ICCETableCaption">
    <w:name w:val="ICCE Table Caption"/>
    <w:basedOn w:val="Binhthng"/>
    <w:link w:val="ICCETableCaptionChar"/>
    <w:qFormat/>
    <w:rsid w:val="00680BB9"/>
    <w:pPr>
      <w:autoSpaceDE w:val="0"/>
      <w:autoSpaceDN w:val="0"/>
      <w:adjustRightInd w:val="0"/>
      <w:spacing w:after="120"/>
      <w:ind w:left="0" w:firstLine="0"/>
      <w:jc w:val="left"/>
    </w:pPr>
    <w:rPr>
      <w:rFonts w:ascii="Arial" w:hAnsi="Arial"/>
      <w:i/>
      <w:sz w:val="22"/>
    </w:rPr>
  </w:style>
  <w:style w:type="character" w:customStyle="1" w:styleId="u3Char">
    <w:name w:val="Đầu đề 3 Char"/>
    <w:basedOn w:val="Phngmcinhcuaoanvn"/>
    <w:link w:val="u3"/>
    <w:rsid w:val="00ED1437"/>
    <w:rPr>
      <w:rFonts w:ascii="Cambria" w:eastAsia="PMingLiU" w:hAnsi="Cambria"/>
      <w:b/>
      <w:bCs/>
      <w:sz w:val="36"/>
      <w:szCs w:val="36"/>
    </w:rPr>
  </w:style>
  <w:style w:type="character" w:customStyle="1" w:styleId="ICCEHeading2Char">
    <w:name w:val="ICCE Heading 2 Char"/>
    <w:basedOn w:val="u3Char"/>
    <w:link w:val="ICCEHeading2"/>
    <w:rsid w:val="00D65354"/>
    <w:rPr>
      <w:rFonts w:ascii="Arial" w:eastAsia="PMingLiU" w:hAnsi="Arial"/>
      <w:b/>
      <w:bCs w:val="0"/>
      <w:sz w:val="24"/>
      <w:szCs w:val="36"/>
    </w:rPr>
  </w:style>
  <w:style w:type="character" w:customStyle="1" w:styleId="ICCEHeading3Char">
    <w:name w:val="ICCE Heading 3 Char"/>
    <w:basedOn w:val="ICCEHeading2Char"/>
    <w:link w:val="ICCEHeading3"/>
    <w:rsid w:val="00ED1437"/>
    <w:rPr>
      <w:rFonts w:ascii="Arial" w:eastAsia="PMingLiU" w:hAnsi="Arial"/>
      <w:b/>
      <w:bCs w:val="0"/>
      <w:sz w:val="22"/>
      <w:szCs w:val="36"/>
    </w:rPr>
  </w:style>
  <w:style w:type="paragraph" w:customStyle="1" w:styleId="ICCENormal">
    <w:name w:val="ICCE Normal"/>
    <w:basedOn w:val="Binhthng"/>
    <w:link w:val="ICCENormalChar"/>
    <w:qFormat/>
    <w:rsid w:val="00680BB9"/>
    <w:pPr>
      <w:autoSpaceDE w:val="0"/>
      <w:autoSpaceDN w:val="0"/>
      <w:adjustRightInd w:val="0"/>
      <w:spacing w:after="120"/>
      <w:ind w:left="0" w:firstLine="0"/>
      <w:jc w:val="left"/>
    </w:pPr>
    <w:rPr>
      <w:rFonts w:ascii="Arial" w:hAnsi="Arial" w:cs="Arial"/>
      <w:sz w:val="22"/>
      <w:szCs w:val="22"/>
    </w:rPr>
  </w:style>
  <w:style w:type="character" w:customStyle="1" w:styleId="ICCETableCaptionChar">
    <w:name w:val="ICCE Table Caption Char"/>
    <w:basedOn w:val="Phngmcinhcuaoanvn"/>
    <w:link w:val="ICCETableCaption"/>
    <w:rsid w:val="00680BB9"/>
    <w:rPr>
      <w:rFonts w:ascii="Arial" w:eastAsia="PMingLiU" w:hAnsi="Arial"/>
      <w:i/>
      <w:sz w:val="22"/>
      <w:szCs w:val="24"/>
    </w:rPr>
  </w:style>
  <w:style w:type="paragraph" w:customStyle="1" w:styleId="ICCETableContent">
    <w:name w:val="ICCE Table Content"/>
    <w:basedOn w:val="Binhthng"/>
    <w:link w:val="ICCETableContentChar"/>
    <w:qFormat/>
    <w:rsid w:val="00171512"/>
    <w:rPr>
      <w:rFonts w:ascii="Arial" w:hAnsi="Arial"/>
      <w:sz w:val="22"/>
      <w:szCs w:val="22"/>
    </w:rPr>
  </w:style>
  <w:style w:type="character" w:customStyle="1" w:styleId="ICCENormalChar">
    <w:name w:val="ICCE Normal Char"/>
    <w:basedOn w:val="Phngmcinhcuaoanvn"/>
    <w:link w:val="ICCENormal"/>
    <w:rsid w:val="00680BB9"/>
    <w:rPr>
      <w:rFonts w:ascii="Arial" w:eastAsia="PMingLiU" w:hAnsi="Arial" w:cs="Arial"/>
      <w:sz w:val="22"/>
      <w:szCs w:val="22"/>
    </w:rPr>
  </w:style>
  <w:style w:type="paragraph" w:customStyle="1" w:styleId="ICCEFigure">
    <w:name w:val="ICCE Figure"/>
    <w:basedOn w:val="Binhthng"/>
    <w:link w:val="ICCEFigureChar"/>
    <w:qFormat/>
    <w:rsid w:val="00560576"/>
    <w:pPr>
      <w:jc w:val="center"/>
    </w:pPr>
    <w:rPr>
      <w:rFonts w:ascii="Arial" w:hAnsi="Arial"/>
      <w:i/>
      <w:sz w:val="22"/>
    </w:rPr>
  </w:style>
  <w:style w:type="character" w:customStyle="1" w:styleId="ICCETableContentChar">
    <w:name w:val="ICCE Table Content Char"/>
    <w:basedOn w:val="Phngmcinhcuaoanvn"/>
    <w:link w:val="ICCETableContent"/>
    <w:rsid w:val="00171512"/>
    <w:rPr>
      <w:rFonts w:ascii="Arial" w:eastAsia="PMingLiU" w:hAnsi="Arial"/>
      <w:sz w:val="22"/>
      <w:szCs w:val="22"/>
    </w:rPr>
  </w:style>
  <w:style w:type="character" w:styleId="cpChagiiquyt">
    <w:name w:val="Unresolved Mention"/>
    <w:basedOn w:val="Phngmcinhcuaoanvn"/>
    <w:uiPriority w:val="99"/>
    <w:semiHidden/>
    <w:unhideWhenUsed/>
    <w:rsid w:val="00DC0298"/>
    <w:rPr>
      <w:color w:val="605E5C"/>
      <w:shd w:val="clear" w:color="auto" w:fill="E1DFDD"/>
    </w:rPr>
  </w:style>
  <w:style w:type="character" w:customStyle="1" w:styleId="ICCEFigureChar">
    <w:name w:val="ICCE Figure Char"/>
    <w:basedOn w:val="Phngmcinhcuaoanvn"/>
    <w:link w:val="ICCEFigure"/>
    <w:rsid w:val="00560576"/>
    <w:rPr>
      <w:rFonts w:ascii="Arial" w:eastAsia="PMingLiU" w:hAnsi="Arial"/>
      <w:i/>
      <w:sz w:val="22"/>
      <w:szCs w:val="24"/>
    </w:rPr>
  </w:style>
  <w:style w:type="character" w:customStyle="1" w:styleId="u5Char">
    <w:name w:val="Đầu đề 5 Char"/>
    <w:basedOn w:val="Phngmcinhcuaoanvn"/>
    <w:link w:val="u5"/>
    <w:uiPriority w:val="9"/>
    <w:semiHidden/>
    <w:rsid w:val="00F6417D"/>
    <w:rPr>
      <w:b/>
      <w:bCs/>
      <w:i/>
      <w:iCs/>
      <w:sz w:val="26"/>
      <w:szCs w:val="26"/>
      <w:lang w:eastAsia="en-US"/>
    </w:rPr>
  </w:style>
  <w:style w:type="character" w:customStyle="1" w:styleId="u6Char">
    <w:name w:val="Đầu đề 6 Char"/>
    <w:basedOn w:val="Phngmcinhcuaoanvn"/>
    <w:link w:val="u6"/>
    <w:uiPriority w:val="9"/>
    <w:semiHidden/>
    <w:rsid w:val="00F6417D"/>
    <w:rPr>
      <w:b/>
      <w:bCs/>
      <w:sz w:val="24"/>
      <w:szCs w:val="24"/>
      <w:lang w:eastAsia="en-US"/>
    </w:rPr>
  </w:style>
  <w:style w:type="character" w:customStyle="1" w:styleId="u7Char">
    <w:name w:val="Đầu đề 7 Char"/>
    <w:basedOn w:val="Phngmcinhcuaoanvn"/>
    <w:link w:val="u7"/>
    <w:uiPriority w:val="9"/>
    <w:rsid w:val="00F6417D"/>
    <w:rPr>
      <w:sz w:val="24"/>
      <w:szCs w:val="24"/>
      <w:lang w:eastAsia="en-US"/>
    </w:rPr>
  </w:style>
  <w:style w:type="character" w:customStyle="1" w:styleId="u8Char">
    <w:name w:val="Đầu đề 8 Char"/>
    <w:basedOn w:val="Phngmcinhcuaoanvn"/>
    <w:link w:val="u8"/>
    <w:uiPriority w:val="9"/>
    <w:rsid w:val="00F6417D"/>
    <w:rPr>
      <w:i/>
      <w:iCs/>
      <w:sz w:val="24"/>
      <w:szCs w:val="24"/>
      <w:lang w:eastAsia="en-US"/>
    </w:rPr>
  </w:style>
  <w:style w:type="character" w:customStyle="1" w:styleId="u9Char">
    <w:name w:val="Đầu đề 9 Char"/>
    <w:basedOn w:val="Phngmcinhcuaoanvn"/>
    <w:link w:val="u9"/>
    <w:uiPriority w:val="9"/>
    <w:rsid w:val="00F6417D"/>
    <w:rPr>
      <w:rFonts w:ascii="Cambria" w:hAnsi="Cambria"/>
      <w:sz w:val="24"/>
      <w:szCs w:val="24"/>
      <w:lang w:eastAsia="en-US"/>
    </w:rPr>
  </w:style>
  <w:style w:type="paragraph" w:styleId="Chuthich">
    <w:name w:val="caption"/>
    <w:basedOn w:val="Binhthng"/>
    <w:next w:val="Binhthng"/>
    <w:uiPriority w:val="35"/>
    <w:qFormat/>
    <w:rsid w:val="00F6417D"/>
    <w:pPr>
      <w:spacing w:after="200"/>
      <w:ind w:left="0" w:firstLine="0"/>
      <w:jc w:val="left"/>
    </w:pPr>
    <w:rPr>
      <w:rFonts w:ascii="Times New Roman Bold" w:eastAsia="Times New Roman" w:hAnsi="Times New Roman Bold"/>
      <w:bCs/>
      <w:i/>
      <w:sz w:val="22"/>
      <w:szCs w:val="18"/>
      <w:lang w:eastAsia="en-US"/>
    </w:rPr>
  </w:style>
  <w:style w:type="paragraph" w:customStyle="1" w:styleId="EndNoteBibliography">
    <w:name w:val="EndNote Bibliography"/>
    <w:basedOn w:val="Binhthng"/>
    <w:link w:val="EndNoteBibliographyChar"/>
    <w:rsid w:val="00F6417D"/>
    <w:pPr>
      <w:ind w:left="0" w:firstLine="0"/>
    </w:pPr>
    <w:rPr>
      <w:rFonts w:eastAsia="Times New Roman"/>
      <w:lang w:eastAsia="en-US"/>
    </w:rPr>
  </w:style>
  <w:style w:type="character" w:customStyle="1" w:styleId="EndNoteBibliographyChar">
    <w:name w:val="EndNote Bibliography Char"/>
    <w:basedOn w:val="Phngmcinhcuaoanvn"/>
    <w:link w:val="EndNoteBibliography"/>
    <w:rsid w:val="00F6417D"/>
    <w:rPr>
      <w:rFonts w:eastAsia="Times New Roman"/>
      <w:sz w:val="24"/>
      <w:szCs w:val="24"/>
      <w:lang w:eastAsia="en-US"/>
    </w:rPr>
  </w:style>
  <w:style w:type="paragraph" w:customStyle="1" w:styleId="EndNoteBibliographyTitle">
    <w:name w:val="EndNote Bibliography Title"/>
    <w:basedOn w:val="Binhthng"/>
    <w:link w:val="EndNoteBibliographyTitleChar"/>
    <w:rsid w:val="00FF1C5B"/>
    <w:pPr>
      <w:jc w:val="center"/>
    </w:pPr>
  </w:style>
  <w:style w:type="character" w:customStyle="1" w:styleId="EndNoteBibliographyTitleChar">
    <w:name w:val="EndNote Bibliography Title Char"/>
    <w:basedOn w:val="EndNoteBibliographyChar"/>
    <w:link w:val="EndNoteBibliographyTitle"/>
    <w:rsid w:val="00FF1C5B"/>
    <w:rPr>
      <w:rFonts w:eastAsia="PMingLiU"/>
      <w:sz w:val="24"/>
      <w:szCs w:val="24"/>
      <w:lang w:eastAsia="en-US"/>
    </w:rPr>
  </w:style>
  <w:style w:type="table" w:styleId="LiBang">
    <w:name w:val="Table Grid"/>
    <w:basedOn w:val="BangThngthng"/>
    <w:uiPriority w:val="59"/>
    <w:rsid w:val="00412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53761/1.20.02.07"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doi.org/10.1007/s40979-018-0025-x"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oi.org/10.1021/acs.jchemed.3c00087" TargetMode="Externa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88/1361-6552/acc5c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589B3241182B04099FAD2F063B4125A" ma:contentTypeVersion="10" ma:contentTypeDescription="Create a new document." ma:contentTypeScope="" ma:versionID="2bf71749b7cccb27257d9b823f195070">
  <xsd:schema xmlns:xsd="http://www.w3.org/2001/XMLSchema" xmlns:xs="http://www.w3.org/2001/XMLSchema" xmlns:p="http://schemas.microsoft.com/office/2006/metadata/properties" xmlns:ns3="78a74446-de31-4b27-b648-38c6cd94a5b0" targetNamespace="http://schemas.microsoft.com/office/2006/metadata/properties" ma:root="true" ma:fieldsID="b5cb427088d966ea325a4c7664c8da0d" ns3:_="">
    <xsd:import namespace="78a74446-de31-4b27-b648-38c6cd94a5b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74446-de31-4b27-b648-38c6cd94a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CC5E1CDA-E5F6-4119-9E1F-B1268E8F9125}">
  <ds:schemaRefs>
    <ds:schemaRef ds:uri="http://schemas.microsoft.com/sharepoint/v3/contenttype/forms"/>
  </ds:schemaRefs>
</ds:datastoreItem>
</file>

<file path=customXml/itemProps2.xml><?xml version="1.0" encoding="utf-8"?>
<ds:datastoreItem xmlns:ds="http://schemas.openxmlformats.org/officeDocument/2006/customXml" ds:itemID="{03DADCA8-915D-1E45-81C9-AAE14398364A}">
  <ds:schemaRefs>
    <ds:schemaRef ds:uri="http://schemas.openxmlformats.org/officeDocument/2006/bibliography"/>
  </ds:schemaRefs>
</ds:datastoreItem>
</file>

<file path=customXml/itemProps3.xml><?xml version="1.0" encoding="utf-8"?>
<ds:datastoreItem xmlns:ds="http://schemas.openxmlformats.org/officeDocument/2006/customXml" ds:itemID="{2F1D1DD1-9228-403A-BFF7-43B24D900C0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2A69C49-039F-4F29-8BAD-8D91F01AB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74446-de31-4b27-b648-38c6cd94a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5</Pages>
  <Words>4712</Words>
  <Characters>28090</Characters>
  <Application>Microsoft Office Word</Application>
  <DocSecurity>0</DocSecurity>
  <Lines>520</Lines>
  <Paragraphs>180</Paragraphs>
  <ScaleCrop>false</ScaleCrop>
  <Company>NIE</Company>
  <LinksUpToDate>false</LinksUpToDate>
  <CharactersWithSpaces>32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CE Publications Format</dc:title>
  <dc:subject/>
  <dc:creator>Siu Cheung KONG;Weiqin CHEN</dc:creator>
  <cp:keywords/>
  <dc:description>An accessible template with information about making WORD and PDF files accessible</dc:description>
  <cp:lastModifiedBy>Quan Le</cp:lastModifiedBy>
  <cp:revision>32</cp:revision>
  <cp:lastPrinted>2009-01-07T15:17:00Z</cp:lastPrinted>
  <dcterms:created xsi:type="dcterms:W3CDTF">2023-08-02T10:51:00Z</dcterms:created>
  <dcterms:modified xsi:type="dcterms:W3CDTF">2024-01-01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B3241182B04099FAD2F063B4125A</vt:lpwstr>
  </property>
  <property fmtid="{D5CDD505-2E9C-101B-9397-08002B2CF9AE}" pid="3" name="MSIP_Label_1b52b3a1-dbcb-41fb-a452-370cf542753f_Enabled">
    <vt:lpwstr>true</vt:lpwstr>
  </property>
  <property fmtid="{D5CDD505-2E9C-101B-9397-08002B2CF9AE}" pid="4" name="MSIP_Label_1b52b3a1-dbcb-41fb-a452-370cf542753f_SetDate">
    <vt:lpwstr>2023-05-16T09:16: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762ed85-29fd-43f0-bb9f-ec68399866e1</vt:lpwstr>
  </property>
  <property fmtid="{D5CDD505-2E9C-101B-9397-08002B2CF9AE}" pid="9" name="MSIP_Label_1b52b3a1-dbcb-41fb-a452-370cf542753f_ContentBits">
    <vt:lpwstr>0</vt:lpwstr>
  </property>
  <property fmtid="{D5CDD505-2E9C-101B-9397-08002B2CF9AE}" pid="10" name="GrammarlyDocumentId">
    <vt:lpwstr>c8772feffae3d0a457b353ef88b331281a3595ec4ea02a45773072ce0fbbd39f</vt:lpwstr>
  </property>
</Properties>
</file>